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ECAA99" w14:textId="3E6F20FA" w:rsidR="00340AE7" w:rsidRPr="00A731B2" w:rsidRDefault="00340AE7" w:rsidP="00CB42EB">
      <w:pPr>
        <w:jc w:val="center"/>
        <w:rPr>
          <w:b/>
          <w:sz w:val="28"/>
        </w:rPr>
      </w:pPr>
      <w:r w:rsidRPr="00A731B2">
        <w:rPr>
          <w:b/>
          <w:sz w:val="28"/>
        </w:rPr>
        <w:t>Title: Patient stratification of cancer via integrated genomic and transcriptomic profiles coupling with network-aware clustering</w:t>
      </w:r>
      <w:r w:rsidRPr="00A731B2">
        <w:rPr>
          <w:rFonts w:ascii="MS Mincho" w:eastAsia="MS Mincho" w:hAnsi="MS Mincho" w:cs="MS Mincho"/>
          <w:b/>
          <w:sz w:val="28"/>
        </w:rPr>
        <w:t> </w:t>
      </w:r>
    </w:p>
    <w:p w14:paraId="66882E10" w14:textId="77777777" w:rsidR="0033110A" w:rsidRDefault="0033110A" w:rsidP="00624A16">
      <w:pPr>
        <w:outlineLvl w:val="0"/>
        <w:rPr>
          <w:b/>
          <w:sz w:val="28"/>
        </w:rPr>
      </w:pPr>
    </w:p>
    <w:p w14:paraId="67448D1F" w14:textId="049D5844" w:rsidR="00D55D31" w:rsidRPr="00D97E37" w:rsidRDefault="001343B6" w:rsidP="008362E5">
      <w:pPr>
        <w:jc w:val="center"/>
        <w:outlineLvl w:val="0"/>
        <w:rPr>
          <w:b/>
        </w:rPr>
      </w:pPr>
      <w:r w:rsidRPr="00D97E37">
        <w:rPr>
          <w:b/>
        </w:rPr>
        <w:t xml:space="preserve">Name: </w:t>
      </w:r>
      <w:r w:rsidR="006A4265" w:rsidRPr="00D97E37">
        <w:rPr>
          <w:b/>
        </w:rPr>
        <w:t xml:space="preserve">Yang Pan </w:t>
      </w:r>
      <w:r w:rsidR="00B04E32" w:rsidRPr="00D97E37">
        <w:rPr>
          <w:b/>
        </w:rPr>
        <w:tab/>
      </w:r>
      <w:r w:rsidRPr="00D97E37">
        <w:rPr>
          <w:b/>
        </w:rPr>
        <w:t xml:space="preserve">UID: </w:t>
      </w:r>
      <w:r w:rsidR="00D55D31" w:rsidRPr="00D97E37">
        <w:rPr>
          <w:b/>
        </w:rPr>
        <w:t>504567911</w:t>
      </w:r>
    </w:p>
    <w:p w14:paraId="7D352484" w14:textId="77777777" w:rsidR="00BA465F" w:rsidRDefault="00BA465F" w:rsidP="003C1BDD">
      <w:pPr>
        <w:rPr>
          <w:b/>
        </w:rPr>
      </w:pPr>
    </w:p>
    <w:p w14:paraId="2904E75C" w14:textId="199C0732" w:rsidR="003C1BDD" w:rsidRPr="006A4265" w:rsidRDefault="003C1BDD" w:rsidP="00624A16">
      <w:pPr>
        <w:outlineLvl w:val="0"/>
        <w:rPr>
          <w:b/>
          <w:sz w:val="28"/>
        </w:rPr>
      </w:pPr>
      <w:r w:rsidRPr="006A4265">
        <w:rPr>
          <w:b/>
          <w:sz w:val="28"/>
        </w:rPr>
        <w:t>Background and Significance</w:t>
      </w:r>
    </w:p>
    <w:p w14:paraId="1FFE6353" w14:textId="77777777" w:rsidR="00BA465F" w:rsidRPr="00DA6800" w:rsidRDefault="00BA465F" w:rsidP="003C1BDD">
      <w:pPr>
        <w:rPr>
          <w:b/>
        </w:rPr>
      </w:pPr>
    </w:p>
    <w:p w14:paraId="5D500624" w14:textId="6A67D50B" w:rsidR="00DA6800" w:rsidRDefault="00706025" w:rsidP="003C1BDD">
      <w:r>
        <w:t xml:space="preserve">For decades, </w:t>
      </w:r>
      <w:r w:rsidR="001F120D">
        <w:t>stratifying patients based on physiological and molecular measurements is one of the key</w:t>
      </w:r>
      <w:r>
        <w:t xml:space="preserve"> biomedical question. With the concept of</w:t>
      </w:r>
      <w:r w:rsidR="008D57AE" w:rsidRPr="008D57AE">
        <w:t xml:space="preserve"> Precise Medicine (PM)</w:t>
      </w:r>
      <w:r>
        <w:t xml:space="preserve"> </w:t>
      </w:r>
      <w:r w:rsidR="000E072A">
        <w:t>becomes</w:t>
      </w:r>
      <w:r>
        <w:t xml:space="preserve"> popular</w:t>
      </w:r>
      <w:r w:rsidR="008D57AE" w:rsidRPr="008D57AE">
        <w:t xml:space="preserve">, Stratified Medicine (SM) has been recently </w:t>
      </w:r>
      <w:r>
        <w:t>discussed</w:t>
      </w:r>
      <w:r w:rsidR="005B7A48">
        <w:t xml:space="preserve"> by </w:t>
      </w:r>
      <w:r w:rsidR="008D57AE" w:rsidRPr="008D57AE">
        <w:t xml:space="preserve">Willis and Lord </w:t>
      </w:r>
      <w:r w:rsidR="005B7A48">
        <w:fldChar w:fldCharType="begin"/>
      </w:r>
      <w:r w:rsidR="005B7A48">
        <w:instrText xml:space="preserve"> ADDIN EN.CITE &lt;EndNote&gt;&lt;Cite&gt;&lt;Author&gt;Willis&lt;/Author&gt;&lt;Year&gt;2015&lt;/Year&gt;&lt;RecNum&gt;708&lt;/RecNum&gt;&lt;DisplayText&gt;(&lt;style face="italic"&gt;1&lt;/style&gt;)&lt;/DisplayText&gt;&lt;record&gt;&lt;rec-number&gt;708&lt;/rec-number&gt;&lt;foreign-keys&gt;&lt;key app="EN" db-id="29twt0zslwedtpe5pe1vwepbfp90dfappw9s" timestamp="1462211724"&gt;708&lt;/key&gt;&lt;/foreign-keys&gt;&lt;ref-type name="Journal Article"&gt;17&lt;/ref-type&gt;&lt;contributors&gt;&lt;authors&gt;&lt;author&gt;Willis, J. C.&lt;/author&gt;&lt;author&gt;Lord, G. M.&lt;/author&gt;&lt;/authors&gt;&lt;/contributors&gt;&lt;auth-address&gt;Department of Experimental Immunobiology, Medical Research Council Centre for Transplantation, King&amp;apos;s College London, SE1 9RT, UK, and at the National Institute for Health Research Biomedical Research Centre at Guy&amp;apos;s and St Thomas&amp;apos; Hospital, London SE1 9RT, UK.&lt;/auth-address&gt;&lt;titles&gt;&lt;title&gt;Immune biomarkers: the promises and pitfalls of personalized medicine&lt;/title&gt;&lt;secondary-title&gt;Nat Rev Immunol&lt;/secondary-title&gt;&lt;/titles&gt;&lt;periodical&gt;&lt;full-title&gt;Nat Rev Immunol&lt;/full-title&gt;&lt;/periodical&gt;&lt;pages&gt;323-9&lt;/pages&gt;&lt;volume&gt;15&lt;/volume&gt;&lt;number&gt;5&lt;/number&gt;&lt;keywords&gt;&lt;keyword&gt;Biomarkers/*metabolism&lt;/keyword&gt;&lt;keyword&gt;Humans&lt;/keyword&gt;&lt;keyword&gt;Immune System Diseases/*metabolism&lt;/keyword&gt;&lt;keyword&gt;Precision Medicine/economics/*methods&lt;/keyword&gt;&lt;/keywords&gt;&lt;dates&gt;&lt;year&gt;2015&lt;/year&gt;&lt;pub-dates&gt;&lt;date&gt;May&lt;/date&gt;&lt;/pub-dates&gt;&lt;/dates&gt;&lt;isbn&gt;1474-1741 (Electronic)&amp;#xD;1474-1733 (Linking)&lt;/isbn&gt;&lt;accession-num&gt;25814400&lt;/accession-num&gt;&lt;urls&gt;&lt;related-urls&gt;&lt;url&gt;http://www.ncbi.nlm.nih.gov/pubmed/25814400&lt;/url&gt;&lt;/related-urls&gt;&lt;/urls&gt;&lt;electronic-resource-num&gt;10.1038/nri3820&lt;/electronic-resource-num&gt;&lt;/record&gt;&lt;/Cite&gt;&lt;/EndNote&gt;</w:instrText>
      </w:r>
      <w:r w:rsidR="005B7A48">
        <w:fldChar w:fldCharType="separate"/>
      </w:r>
      <w:r w:rsidR="005B7A48">
        <w:t>(</w:t>
      </w:r>
      <w:r w:rsidR="005B7A48" w:rsidRPr="00E96915">
        <w:t>1</w:t>
      </w:r>
      <w:r w:rsidR="005B7A48">
        <w:t>)</w:t>
      </w:r>
      <w:r w:rsidR="005B7A48">
        <w:fldChar w:fldCharType="end"/>
      </w:r>
      <w:r w:rsidR="008D57AE" w:rsidRPr="008D57AE">
        <w:t xml:space="preserve"> in a review </w:t>
      </w:r>
      <w:r>
        <w:t xml:space="preserve">paper </w:t>
      </w:r>
      <w:r w:rsidR="008D57AE" w:rsidRPr="008D57AE">
        <w:t>in 2015. Cancer, as a complex (in mechanism) and heterogeneous (among patients) disease, can be better understood and cured by gaining insights of the hidden samples structures driven by shared underlying mechanisms. Patient stratification can be considered and solved as an unsupervised clustering problem.</w:t>
      </w:r>
    </w:p>
    <w:p w14:paraId="75CD2913" w14:textId="2B8C6A80" w:rsidR="003840F8" w:rsidRPr="005B7A48" w:rsidRDefault="003840F8" w:rsidP="00E96915">
      <w:r w:rsidRPr="005B7A48">
        <w:t>In reviewing of stratification methodology development papers and recent cancer studies, we found many efforts have been made on patient stratification in cancer studies based on individual mutations</w:t>
      </w:r>
      <w:r w:rsidR="005B7A48" w:rsidRPr="005B7A48">
        <w:t xml:space="preserve"> </w:t>
      </w:r>
      <w:r w:rsidR="00EF2C62" w:rsidRPr="005B7A48">
        <w:fldChar w:fldCharType="begin">
          <w:fldData xml:space="preserve">PEVuZE5vdGU+PENpdGU+PEF1dGhvcj5EdWxhazwvQXV0aG9yPjxZZWFyPjIwMTM8L1llYXI+PFJl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</w:fldData>
        </w:fldChar>
      </w:r>
      <w:r w:rsidR="005B7A48" w:rsidRPr="005B7A48">
        <w:instrText xml:space="preserve"> ADDIN EN.CITE </w:instrText>
      </w:r>
      <w:r w:rsidR="005B7A48" w:rsidRPr="005B7A48">
        <w:fldChar w:fldCharType="begin">
          <w:fldData xml:space="preserve">PEVuZE5vdGU+PENpdGU+PEF1dGhvcj5EdWxhazwvQXV0aG9yPjxZZWFyPjIwMTM8L1llYXI+PFJl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</w:fldData>
        </w:fldChar>
      </w:r>
      <w:r w:rsidR="005B7A48" w:rsidRPr="005B7A48">
        <w:instrText xml:space="preserve"> ADDIN EN.CITE.DATA </w:instrText>
      </w:r>
      <w:r w:rsidR="005B7A48" w:rsidRPr="005B7A48">
        <w:fldChar w:fldCharType="end"/>
      </w:r>
      <w:r w:rsidR="00EF2C62" w:rsidRPr="005B7A48">
        <w:fldChar w:fldCharType="separate"/>
      </w:r>
      <w:r w:rsidR="005B7A48" w:rsidRPr="005B7A48">
        <w:t>(</w:t>
      </w:r>
      <w:r w:rsidR="005B7A48" w:rsidRPr="00E96915">
        <w:t>2</w:t>
      </w:r>
      <w:r w:rsidR="005B7A48" w:rsidRPr="005B7A48">
        <w:t>)</w:t>
      </w:r>
      <w:r w:rsidR="00EF2C62" w:rsidRPr="005B7A48">
        <w:fldChar w:fldCharType="end"/>
      </w:r>
      <w:r w:rsidRPr="005B7A48">
        <w:t xml:space="preserve">, combination of mutated genes </w:t>
      </w:r>
      <w:r w:rsidR="00072914" w:rsidRPr="005B7A48">
        <w:fldChar w:fldCharType="begin">
          <w:fldData xml:space="preserve">PEVuZE5vdGU+PENpdGU+PEF1dGhvcj5CZXJ0cmFuZDwvQXV0aG9yPjxZZWFyPjIwMTU8L1llYXI+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==
</w:fldData>
        </w:fldChar>
      </w:r>
      <w:r w:rsidR="005B7A48" w:rsidRPr="005B7A48">
        <w:instrText xml:space="preserve"> ADDIN EN.CITE </w:instrText>
      </w:r>
      <w:r w:rsidR="005B7A48" w:rsidRPr="005B7A48">
        <w:fldChar w:fldCharType="begin">
          <w:fldData xml:space="preserve">PEVuZE5vdGU+PENpdGU+PEF1dGhvcj5CZXJ0cmFuZDwvQXV0aG9yPjxZZWFyPjIwMTU8L1llYXI+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==
</w:fldData>
        </w:fldChar>
      </w:r>
      <w:r w:rsidR="005B7A48" w:rsidRPr="005B7A48">
        <w:instrText xml:space="preserve"> ADDIN EN.CITE.DATA </w:instrText>
      </w:r>
      <w:r w:rsidR="005B7A48" w:rsidRPr="005B7A48">
        <w:fldChar w:fldCharType="end"/>
      </w:r>
      <w:r w:rsidR="00072914" w:rsidRPr="005B7A48">
        <w:fldChar w:fldCharType="separate"/>
      </w:r>
      <w:r w:rsidR="005B7A48" w:rsidRPr="005B7A48">
        <w:t>(</w:t>
      </w:r>
      <w:r w:rsidR="005B7A48" w:rsidRPr="00E96915">
        <w:t>3</w:t>
      </w:r>
      <w:r w:rsidR="005B7A48" w:rsidRPr="005B7A48">
        <w:t>)</w:t>
      </w:r>
      <w:r w:rsidR="00072914" w:rsidRPr="005B7A48">
        <w:fldChar w:fldCharType="end"/>
      </w:r>
      <w:r w:rsidRPr="005B7A48">
        <w:t xml:space="preserve">, expression profiles </w:t>
      </w:r>
      <w:r w:rsidR="00072914" w:rsidRPr="005B7A48">
        <w:fldChar w:fldCharType="begin"/>
      </w:r>
      <w:r w:rsidR="005B7A48" w:rsidRPr="005B7A48">
        <w:instrText xml:space="preserve"> ADDIN EN.CITE &lt;EndNote&gt;&lt;Cite&gt;&lt;Author&gt;Cancer Genome Atlas&lt;/Author&gt;&lt;Year&gt;2012&lt;/Year&gt;&lt;RecNum&gt;707&lt;/RecNum&gt;&lt;DisplayText&gt;(&lt;style face="italic"&gt;4&lt;/style&gt;)&lt;/DisplayText&gt;&lt;record&gt;&lt;rec-number&gt;707&lt;/rec-number&gt;&lt;foreign-keys&gt;&lt;key app="EN" db-id="29twt0zslwedtpe5pe1vwepbfp90dfappw9s" timestamp="1462211632"&gt;707&lt;/key&gt;&lt;/foreign-keys&gt;&lt;ref-type name="Journal Article"&gt;17&lt;/ref-type&gt;&lt;contributors&gt;&lt;authors&gt;&lt;author&gt;Cancer Genome Atlas, Network&lt;/author&gt;&lt;/authors&gt;&lt;/contributors&gt;&lt;titles&gt;&lt;title&gt;Comprehensive molecular characterization of human colon and rectal cancer&lt;/title&gt;&lt;secondary-title&gt;Nature&lt;/secondary-title&gt;&lt;/titles&gt;&lt;periodical&gt;&lt;full-title&gt;Nature&lt;/full-title&gt;&lt;/periodical&gt;&lt;pages&gt;330-7&lt;/pages&gt;&lt;volume&gt;487&lt;/volume&gt;&lt;number&gt;7407&lt;/number&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urls&gt;&lt;related-urls&gt;&lt;url&gt;http://www.ncbi.nlm.nih.gov/pubmed/22810696&lt;/url&gt;&lt;/related-urls&gt;&lt;/urls&gt;&lt;custom2&gt;PMC3401966&lt;/custom2&gt;&lt;electronic-resource-num&gt;10.1038/nature11252&lt;/electronic-resource-num&gt;&lt;/record&gt;&lt;/Cite&gt;&lt;/EndNote&gt;</w:instrText>
      </w:r>
      <w:r w:rsidR="00072914" w:rsidRPr="005B7A48">
        <w:fldChar w:fldCharType="separate"/>
      </w:r>
      <w:r w:rsidR="005B7A48" w:rsidRPr="005B7A48">
        <w:t>(</w:t>
      </w:r>
      <w:r w:rsidR="005B7A48" w:rsidRPr="00E96915">
        <w:t>4</w:t>
      </w:r>
      <w:r w:rsidR="005B7A48" w:rsidRPr="005B7A48">
        <w:t>)</w:t>
      </w:r>
      <w:r w:rsidR="00072914" w:rsidRPr="005B7A48">
        <w:fldChar w:fldCharType="end"/>
      </w:r>
      <w:r w:rsidRPr="005B7A48">
        <w:t xml:space="preserve">, or the combination of several data types </w:t>
      </w:r>
      <w:r w:rsidR="00072914" w:rsidRPr="005B7A48">
        <w:fldChar w:fldCharType="begin">
          <w:fldData xml:space="preserve">PEVuZE5vdGU+PENpdGU+PEF1dGhvcj5aaGFuZzwvQXV0aG9yPjxZZWFyPjIwMTI8L1llYXI+PFJl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==
</w:fldData>
        </w:fldChar>
      </w:r>
      <w:r w:rsidR="005B7A48" w:rsidRPr="005B7A48">
        <w:instrText xml:space="preserve"> ADDIN EN.CITE </w:instrText>
      </w:r>
      <w:r w:rsidR="005B7A48" w:rsidRPr="005B7A48">
        <w:fldChar w:fldCharType="begin">
          <w:fldData xml:space="preserve">PEVuZE5vdGU+PENpdGU+PEF1dGhvcj5aaGFuZzwvQXV0aG9yPjxZZWFyPjIwMTI8L1llYXI+PFJl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==
</w:fldData>
        </w:fldChar>
      </w:r>
      <w:r w:rsidR="005B7A48" w:rsidRPr="005B7A48">
        <w:instrText xml:space="preserve"> ADDIN EN.CITE.DATA </w:instrText>
      </w:r>
      <w:r w:rsidR="005B7A48" w:rsidRPr="005B7A48">
        <w:fldChar w:fldCharType="end"/>
      </w:r>
      <w:r w:rsidR="00072914" w:rsidRPr="005B7A48">
        <w:fldChar w:fldCharType="separate"/>
      </w:r>
      <w:r w:rsidR="005B7A48" w:rsidRPr="005B7A48">
        <w:t>(</w:t>
      </w:r>
      <w:r w:rsidR="005B7A48" w:rsidRPr="00E96915">
        <w:t>5, 6</w:t>
      </w:r>
      <w:r w:rsidR="005B7A48" w:rsidRPr="005B7A48">
        <w:t>)</w:t>
      </w:r>
      <w:r w:rsidR="00072914" w:rsidRPr="005B7A48">
        <w:fldChar w:fldCharType="end"/>
      </w:r>
      <w:r w:rsidRPr="005B7A48">
        <w:t>. In terms of clustering approach, hierarchical clustering (HC) is commonly seen in many cancer studies</w:t>
      </w:r>
      <w:r w:rsidR="00072914" w:rsidRPr="005B7A48">
        <w:fldChar w:fldCharType="begin">
          <w:fldData xml:space="preserve">PEVuZE5vdGU+PENpdGU+PEF1dGhvcj5LYW5kb3RoPC9BdXRob3I+PFllYXI+MjAxMzwvWWVhcj48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sidR="005B7A48" w:rsidRPr="005B7A48">
        <w:instrText xml:space="preserve"> ADDIN EN.CITE </w:instrText>
      </w:r>
      <w:r w:rsidR="005B7A48" w:rsidRPr="005B7A48">
        <w:fldChar w:fldCharType="begin">
          <w:fldData xml:space="preserve">PEVuZE5vdGU+PENpdGU+PEF1dGhvcj5LYW5kb3RoPC9BdXRob3I+PFllYXI+MjAxMzwvWWVhcj48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==
</w:fldData>
        </w:fldChar>
      </w:r>
      <w:r w:rsidR="005B7A48" w:rsidRPr="005B7A48">
        <w:instrText xml:space="preserve"> ADDIN EN.CITE.DATA </w:instrText>
      </w:r>
      <w:r w:rsidR="005B7A48" w:rsidRPr="005B7A48">
        <w:fldChar w:fldCharType="end"/>
      </w:r>
      <w:r w:rsidR="00072914" w:rsidRPr="005B7A48">
        <w:fldChar w:fldCharType="separate"/>
      </w:r>
      <w:r w:rsidR="005B7A48" w:rsidRPr="005B7A48">
        <w:t>(</w:t>
      </w:r>
      <w:r w:rsidR="005B7A48" w:rsidRPr="00E96915">
        <w:t>7</w:t>
      </w:r>
      <w:r w:rsidR="005B7A48" w:rsidRPr="005B7A48">
        <w:t>)</w:t>
      </w:r>
      <w:r w:rsidR="00072914" w:rsidRPr="005B7A48">
        <w:fldChar w:fldCharType="end"/>
      </w:r>
      <w:r w:rsidR="00072914" w:rsidRPr="005B7A48">
        <w:t xml:space="preserve"> </w:t>
      </w:r>
      <w:r w:rsidRPr="005B7A48">
        <w:t>like TCGA, it is simple to perform but insufficient to capture local similarities among a subset of subjects as it based on global similarities. Other advanced unsupervised methods including probabilities models</w:t>
      </w:r>
      <w:r w:rsidR="00072914" w:rsidRPr="005B7A48">
        <w:t xml:space="preserve"> </w:t>
      </w:r>
      <w:r w:rsidR="00072914" w:rsidRPr="005B7A48">
        <w:fldChar w:fldCharType="begin">
          <w:fldData xml:space="preserve">PEVuZE5vdGU+PENpdGU+PEF1dGhvcj5DaG88L0F1dGhvcj48WWVhcj4yMDEzPC9ZZWFyPjxSZWNO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</w:fldData>
        </w:fldChar>
      </w:r>
      <w:r w:rsidR="005B7A48" w:rsidRPr="005B7A48">
        <w:instrText xml:space="preserve"> ADDIN EN.CITE </w:instrText>
      </w:r>
      <w:r w:rsidR="005B7A48" w:rsidRPr="005B7A48">
        <w:fldChar w:fldCharType="begin">
          <w:fldData xml:space="preserve">PEVuZE5vdGU+PENpdGU+PEF1dGhvcj5DaG88L0F1dGhvcj48WWVhcj4yMDEzPC9ZZWFyPjxSZWNO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</w:fldData>
        </w:fldChar>
      </w:r>
      <w:r w:rsidR="005B7A48" w:rsidRPr="005B7A48">
        <w:instrText xml:space="preserve"> ADDIN EN.CITE.DATA </w:instrText>
      </w:r>
      <w:r w:rsidR="005B7A48" w:rsidRPr="005B7A48">
        <w:fldChar w:fldCharType="end"/>
      </w:r>
      <w:r w:rsidR="00072914" w:rsidRPr="005B7A48">
        <w:fldChar w:fldCharType="separate"/>
      </w:r>
      <w:r w:rsidR="005B7A48" w:rsidRPr="005B7A48">
        <w:t>(</w:t>
      </w:r>
      <w:r w:rsidR="005B7A48" w:rsidRPr="00E96915">
        <w:t>6, 8</w:t>
      </w:r>
      <w:r w:rsidR="005B7A48" w:rsidRPr="005B7A48">
        <w:t>)</w:t>
      </w:r>
      <w:r w:rsidR="00072914" w:rsidRPr="005B7A48">
        <w:fldChar w:fldCharType="end"/>
      </w:r>
      <w:r w:rsidRPr="005B7A48">
        <w:t>, factor analysis</w:t>
      </w:r>
      <w:r w:rsidR="005B7A48" w:rsidRPr="005B7A48">
        <w:t xml:space="preserve"> </w:t>
      </w:r>
      <w:r w:rsidR="00072914" w:rsidRPr="005B7A48">
        <w:fldChar w:fldCharType="begin"/>
      </w:r>
      <w:r w:rsidR="005B7A48" w:rsidRPr="005B7A48">
        <w:instrText xml:space="preserve"> ADDIN EN.CITE &lt;EndNote&gt;&lt;Cite&gt;&lt;Author&gt;Shen&lt;/Author&gt;&lt;Year&gt;2009&lt;/Year&gt;&lt;RecNum&gt;726&lt;/RecNum&gt;&lt;DisplayText&gt;(&lt;style face="italic"&gt;9&lt;/style&gt;)&lt;/DisplayText&gt;&lt;record&gt;&lt;rec-number&gt;726&lt;/rec-number&gt;&lt;foreign-keys&gt;&lt;key app="EN" db-id="29twt0zslwedtpe5pe1vwepbfp90dfappw9s" timestamp="1463784823"&gt;726&lt;/key&gt;&lt;/foreign-keys&gt;&lt;ref-type name="Journal Article"&gt;17&lt;/ref-type&gt;&lt;contributors&gt;&lt;authors&gt;&lt;author&gt;Shen, R.&lt;/author&gt;&lt;author&gt;Olshen, A. B.&lt;/author&gt;&lt;author&gt;Ladanyi, M.&lt;/author&gt;&lt;/authors&gt;&lt;/contributors&gt;&lt;auth-address&gt;Department of Epidemiology and Biostatistics, Memorial Sloan-Kettering Cancer Center, New York, NY, USA. shenr@mskcc.org&lt;/auth-addres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12&lt;/pages&gt;&lt;volume&gt;25&lt;/volume&gt;&lt;number&gt;22&lt;/number&gt;&lt;keywords&gt;&lt;keyword&gt;Algorithms&lt;/keyword&gt;&lt;keyword&gt;Breast Neoplasms/*classification/genetics&lt;/keyword&gt;&lt;keyword&gt;Cluster Analysis&lt;/keyword&gt;&lt;keyword&gt;Computational Biology/*methods&lt;/keyword&gt;&lt;keyword&gt;DNA Copy Number Variations&lt;/keyword&gt;&lt;keyword&gt;Databases, Genetic&lt;/keyword&gt;&lt;keyword&gt;Female&lt;/keyword&gt;&lt;keyword&gt;Gene Expression Profiling/methods&lt;/keyword&gt;&lt;keyword&gt;Humans&lt;/keyword&gt;&lt;keyword&gt;Lung Neoplasms/*classification/genetics&lt;/keyword&gt;&lt;keyword&gt;*Models, Statistical&lt;/keyword&gt;&lt;/keywords&gt;&lt;dates&gt;&lt;year&gt;2009&lt;/year&gt;&lt;pub-dates&gt;&lt;date&gt;Nov 15&lt;/date&gt;&lt;/pub-dates&gt;&lt;/dates&gt;&lt;isbn&gt;1367-4811 (Electronic)&amp;#xD;1367-4803 (Linking)&lt;/isbn&gt;&lt;accession-num&gt;19759197&lt;/accession-num&gt;&lt;urls&gt;&lt;related-urls&gt;&lt;url&gt;http://www.ncbi.nlm.nih.gov/pubmed/19759197&lt;/url&gt;&lt;/related-urls&gt;&lt;/urls&gt;&lt;custom2&gt;PMC2800366&lt;/custom2&gt;&lt;electronic-resource-num&gt;10.1093/bioinformatics/btp543&lt;/electronic-resource-num&gt;&lt;/record&gt;&lt;/Cite&gt;&lt;/EndNote&gt;</w:instrText>
      </w:r>
      <w:r w:rsidR="00072914" w:rsidRPr="005B7A48">
        <w:fldChar w:fldCharType="separate"/>
      </w:r>
      <w:r w:rsidR="005B7A48" w:rsidRPr="005B7A48">
        <w:t>(</w:t>
      </w:r>
      <w:r w:rsidR="005B7A48" w:rsidRPr="00E96915">
        <w:t>9</w:t>
      </w:r>
      <w:r w:rsidR="005B7A48" w:rsidRPr="005B7A48">
        <w:t>)</w:t>
      </w:r>
      <w:r w:rsidR="00072914" w:rsidRPr="005B7A48">
        <w:fldChar w:fldCharType="end"/>
      </w:r>
      <w:r w:rsidRPr="005B7A48">
        <w:t xml:space="preserve">, SVD </w:t>
      </w:r>
      <w:r w:rsidR="005B7A48" w:rsidRPr="005B7A48">
        <w:fldChar w:fldCharType="begin"/>
      </w:r>
      <w:r w:rsidR="005B7A48" w:rsidRPr="005B7A48">
        <w:instrText xml:space="preserve"> ADDIN EN.CITE &lt;EndNote&gt;&lt;Cite&gt;&lt;Author&gt;Sun&lt;/Author&gt;&lt;Year&gt;2014&lt;/Year&gt;&lt;RecNum&gt;723&lt;/RecNum&gt;&lt;DisplayText&gt;(&lt;style face="italic"&gt;10&lt;/style&gt;)&lt;/DisplayText&gt;&lt;record&gt;&lt;rec-number&gt;723&lt;/rec-number&gt;&lt;foreign-keys&gt;&lt;key app="EN" db-id="29twt0zslwedtpe5pe1vwepbfp90dfappw9s" timestamp="1463784658"&gt;723&lt;/key&gt;&lt;/foreign-keys&gt;&lt;ref-type name="Journal Article"&gt;17&lt;/ref-type&gt;&lt;contributors&gt;&lt;authors&gt;&lt;author&gt;Sun, J.&lt;/author&gt;&lt;author&gt;Bi, J.&lt;/author&gt;&lt;author&gt;Kranzler, H. R.&lt;/author&gt;&lt;/authors&gt;&lt;/contributors&gt;&lt;auth-address&gt;Department of Computer Science and Engineering, University of Connecticut, 371 Fairfield Way, Storrs, CT 06269, USA. jinbo@engr.uconn.edu.&lt;/auth-address&gt;&lt;titles&gt;&lt;title&gt;Multi-view singular value decomposition for disease subtyping and genetic associations&lt;/title&gt;&lt;secondary-title&gt;BMC Genet&lt;/secondary-title&gt;&lt;/titles&gt;&lt;periodical&gt;&lt;full-title&gt;BMC Genet&lt;/full-title&gt;&lt;/periodical&gt;&lt;pages&gt;73&lt;/pages&gt;&lt;volume&gt;15&lt;/volume&gt;&lt;keywords&gt;&lt;keyword&gt;*Algorithms&lt;/keyword&gt;&lt;keyword&gt;*Cluster Analysis&lt;/keyword&gt;&lt;keyword&gt;Disease/*classification/*genetics&lt;/keyword&gt;&lt;keyword&gt;Genetic Association Studies&lt;/keyword&gt;&lt;keyword&gt;Genotype&lt;/keyword&gt;&lt;keyword&gt;Humans&lt;/keyword&gt;&lt;keyword&gt;Phenotype&lt;/keyword&gt;&lt;/keywords&gt;&lt;dates&gt;&lt;year&gt;2014&lt;/year&gt;&lt;/dates&gt;&lt;isbn&gt;1471-2156 (Electronic)&amp;#xD;1471-2156 (Linking)&lt;/isbn&gt;&lt;accession-num&gt;24938865&lt;/accession-num&gt;&lt;urls&gt;&lt;related-urls&gt;&lt;url&gt;http://www.ncbi.nlm.nih.gov/pubmed/24938865&lt;/url&gt;&lt;/related-urls&gt;&lt;/urls&gt;&lt;custom2&gt;PMC4077642&lt;/custom2&gt;&lt;electronic-resource-num&gt;10.1186/1471-2156-15-73&lt;/electronic-resource-num&gt;&lt;/record&gt;&lt;/Cite&gt;&lt;/EndNote&gt;</w:instrText>
      </w:r>
      <w:r w:rsidR="005B7A48" w:rsidRPr="005B7A48">
        <w:fldChar w:fldCharType="separate"/>
      </w:r>
      <w:r w:rsidR="005B7A48" w:rsidRPr="005B7A48">
        <w:t>(</w:t>
      </w:r>
      <w:r w:rsidR="005B7A48" w:rsidRPr="00E96915">
        <w:t>10</w:t>
      </w:r>
      <w:r w:rsidR="005B7A48" w:rsidRPr="005B7A48">
        <w:t>)</w:t>
      </w:r>
      <w:r w:rsidR="005B7A48" w:rsidRPr="005B7A48">
        <w:fldChar w:fldCharType="end"/>
      </w:r>
      <w:r w:rsidR="005B7A48" w:rsidRPr="005B7A48">
        <w:t xml:space="preserve"> </w:t>
      </w:r>
      <w:r w:rsidRPr="005B7A48">
        <w:t xml:space="preserve">and self-organizing map (SOM) </w:t>
      </w:r>
      <w:r w:rsidR="005B7A48" w:rsidRPr="005B7A48">
        <w:fldChar w:fldCharType="begin">
          <w:fldData xml:space="preserve">PEVuZE5vdGU+PENpdGU+PEF1dGhvcj5Cb3Jrb3dza2E8L0F1dGhvcj48WWVhcj4yMDE0PC9ZZWFy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</w:fldData>
        </w:fldChar>
      </w:r>
      <w:r w:rsidR="005B7A48" w:rsidRPr="005B7A48">
        <w:instrText xml:space="preserve"> ADDIN EN.CITE </w:instrText>
      </w:r>
      <w:r w:rsidR="005B7A48" w:rsidRPr="005B7A48">
        <w:fldChar w:fldCharType="begin">
          <w:fldData xml:space="preserve">PEVuZE5vdGU+PENpdGU+PEF1dGhvcj5Cb3Jrb3dza2E8L0F1dGhvcj48WWVhcj4yMDE0PC9ZZWFy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</w:fldData>
        </w:fldChar>
      </w:r>
      <w:r w:rsidR="005B7A48" w:rsidRPr="005B7A48">
        <w:instrText xml:space="preserve"> ADDIN EN.CITE.DATA </w:instrText>
      </w:r>
      <w:r w:rsidR="005B7A48" w:rsidRPr="005B7A48">
        <w:fldChar w:fldCharType="end"/>
      </w:r>
      <w:r w:rsidR="005B7A48" w:rsidRPr="005B7A48">
        <w:fldChar w:fldCharType="separate"/>
      </w:r>
      <w:r w:rsidR="005B7A48" w:rsidRPr="005B7A48">
        <w:t>(</w:t>
      </w:r>
      <w:r w:rsidR="005B7A48" w:rsidRPr="00E96915">
        <w:t>11</w:t>
      </w:r>
      <w:r w:rsidR="005B7A48" w:rsidRPr="005B7A48">
        <w:t>)</w:t>
      </w:r>
      <w:r w:rsidR="005B7A48" w:rsidRPr="005B7A48">
        <w:fldChar w:fldCharType="end"/>
      </w:r>
      <w:r w:rsidR="005B7A48" w:rsidRPr="005B7A48">
        <w:t xml:space="preserve"> </w:t>
      </w:r>
      <w:r w:rsidRPr="005B7A48">
        <w:t>are also employed to this problem, however they suffer various limitations like instable result, single data source and so on.</w:t>
      </w:r>
    </w:p>
    <w:p w14:paraId="62087109" w14:textId="14A7C1D8" w:rsidR="00DA6800" w:rsidRDefault="005B7A48" w:rsidP="003C1BDD">
      <w:r>
        <w:t xml:space="preserve">The </w:t>
      </w:r>
      <w:r w:rsidR="006F0AF5" w:rsidRPr="006F0AF5">
        <w:t>consensus</w:t>
      </w:r>
      <w:r>
        <w:t xml:space="preserve"> from those papers</w:t>
      </w:r>
      <w:r w:rsidR="006F0AF5" w:rsidRPr="006F0AF5">
        <w:t xml:space="preserve"> is that a desirable stratification should be comprised of 1) an efficient clustering method, 2) a comprehensive integration of different level of molecular data and 3) a proper use of biological networks for interactions among molecular features.</w:t>
      </w:r>
      <w:r w:rsidR="006F0AF5">
        <w:t xml:space="preserve"> </w:t>
      </w:r>
    </w:p>
    <w:p w14:paraId="49F2CC4F" w14:textId="22550083" w:rsidR="003C1BDD" w:rsidRPr="00BA465F" w:rsidRDefault="006F0AF5" w:rsidP="003C1BDD">
      <w:r>
        <w:t>However, there is no work combining three of tho</w:t>
      </w:r>
      <w:r w:rsidR="00180722">
        <w:t xml:space="preserve">se important aspects, including the most recent or state-of-art developments: </w:t>
      </w:r>
      <w:r>
        <w:t>A</w:t>
      </w:r>
      <w:r w:rsidRPr="006F0AF5">
        <w:t xml:space="preserve"> recent deep learning-based work developed a deep belief network (DBN</w:t>
      </w:r>
      <w:r w:rsidR="005B7A48">
        <w:t xml:space="preserve">) </w:t>
      </w:r>
      <w:r w:rsidR="005B7A48">
        <w:fldChar w:fldCharType="begin"/>
      </w:r>
      <w:r w:rsidR="005B7A48">
        <w:instrText xml:space="preserve"> ADDIN EN.CITE &lt;EndNote&gt;&lt;Cite&gt;&lt;Author&gt;Liang&lt;/Author&gt;&lt;Year&gt;2015&lt;/Year&gt;&lt;RecNum&gt;721&lt;/RecNum&gt;&lt;DisplayText&gt;(&lt;style face="italic"&gt;12&lt;/style&gt;)&lt;/DisplayText&gt;&lt;record&gt;&lt;rec-number&gt;721&lt;/rec-number&gt;&lt;foreign-keys&gt;&lt;key app="EN" db-id="29twt0zslwedtpe5pe1vwepbfp90dfappw9s" timestamp="1463784631"&gt;721&lt;/key&gt;&lt;/foreign-keys&gt;&lt;ref-type name="Journal Article"&gt;17&lt;/ref-type&gt;&lt;contributors&gt;&lt;authors&gt;&lt;author&gt;Liang, M.&lt;/author&gt;&lt;author&gt;Li, Z.&lt;/author&gt;&lt;author&gt;Chen, T.&lt;/author&gt;&lt;author&gt;Zeng, J.&lt;/author&gt;&lt;/authors&gt;&lt;/contributors&gt;&lt;titles&gt;&lt;title&gt;Integrative Data Analysis of Multi-Platform Cancer Data with a Multimodal Deep Learning Approach&lt;/title&gt;&lt;secondary-title&gt;IEEE/ACM Trans Comput Biol Bioinform&lt;/secondary-title&gt;&lt;/titles&gt;&lt;periodical&gt;&lt;full-title&gt;IEEE/ACM Trans Comput Biol Bioinform&lt;/full-title&gt;&lt;/periodical&gt;&lt;pages&gt;928-37&lt;/pages&gt;&lt;volume&gt;12&lt;/volume&gt;&lt;number&gt;4&lt;/number&gt;&lt;dates&gt;&lt;year&gt;2015&lt;/year&gt;&lt;pub-dates&gt;&lt;date&gt;Jul-Aug&lt;/date&gt;&lt;/pub-dates&gt;&lt;/dates&gt;&lt;isbn&gt;1557-9964 (Electronic)&amp;#xD;1545-5963 (Linking)&lt;/isbn&gt;&lt;accession-num&gt;26357333&lt;/accession-num&gt;&lt;urls&gt;&lt;related-urls&gt;&lt;url&gt;http://www.ncbi.nlm.nih.gov/pubmed/26357333&lt;/url&gt;&lt;/related-urls&gt;&lt;/urls&gt;&lt;electronic-resource-num&gt;10.1109/TCBB.2014.2377729&lt;/electronic-resource-num&gt;&lt;/record&gt;&lt;/Cite&gt;&lt;/EndNote&gt;</w:instrText>
      </w:r>
      <w:r w:rsidR="005B7A48">
        <w:fldChar w:fldCharType="separate"/>
      </w:r>
      <w:r w:rsidR="005B7A48">
        <w:t>(</w:t>
      </w:r>
      <w:r w:rsidR="005B7A48" w:rsidRPr="00E96915">
        <w:t>12</w:t>
      </w:r>
      <w:r w:rsidR="005B7A48">
        <w:t>)</w:t>
      </w:r>
      <w:r w:rsidR="005B7A48">
        <w:fldChar w:fldCharType="end"/>
      </w:r>
      <w:r w:rsidRPr="006F0AF5">
        <w:t xml:space="preserve"> to stack multiple data types, however it ignores biological networks when constructing abstract features. Another </w:t>
      </w:r>
      <w:r w:rsidR="005B7A48">
        <w:t xml:space="preserve">popular method, called </w:t>
      </w:r>
      <w:proofErr w:type="spellStart"/>
      <w:r w:rsidR="005B7A48">
        <w:t>iCluster</w:t>
      </w:r>
      <w:proofErr w:type="spellEnd"/>
      <w:r w:rsidR="005B7A48">
        <w:t xml:space="preserve"> </w:t>
      </w:r>
      <w:r w:rsidR="005B7A48">
        <w:fldChar w:fldCharType="begin"/>
      </w:r>
      <w:r w:rsidR="005B7A48">
        <w:instrText xml:space="preserve"> ADDIN EN.CITE &lt;EndNote&gt;&lt;Cite&gt;&lt;Author&gt;Shen&lt;/Author&gt;&lt;Year&gt;2009&lt;/Year&gt;&lt;RecNum&gt;726&lt;/RecNum&gt;&lt;DisplayText&gt;(&lt;style face="italic"&gt;9&lt;/style&gt;)&lt;/DisplayText&gt;&lt;record&gt;&lt;rec-number&gt;726&lt;/rec-number&gt;&lt;foreign-keys&gt;&lt;key app="EN" db-id="29twt0zslwedtpe5pe1vwepbfp90dfappw9s" timestamp="1463784823"&gt;726&lt;/key&gt;&lt;/foreign-keys&gt;&lt;ref-type name="Journal Article"&gt;17&lt;/ref-type&gt;&lt;contributors&gt;&lt;authors&gt;&lt;author&gt;Shen, R.&lt;/author&gt;&lt;author&gt;Olshen, A. B.&lt;/author&gt;&lt;author&gt;Ladanyi, M.&lt;/author&gt;&lt;/authors&gt;&lt;/contributors&gt;&lt;auth-address&gt;Department of Epidemiology and Biostatistics, Memorial Sloan-Kettering Cancer Center, New York, NY, USA. shenr@mskcc.org&lt;/auth-address&gt;&lt;titles&gt;&lt;title&gt;Integrative clustering of multiple genomic data types using a joint latent variable model with application to breast and lung cancer subtype analysis&lt;/title&gt;&lt;secondary-title&gt;Bioinformatics&lt;/secondary-title&gt;&lt;/titles&gt;&lt;periodical&gt;&lt;full-title&gt;Bioinformatics&lt;/full-title&gt;&lt;/periodical&gt;&lt;pages&gt;2906-12&lt;/pages&gt;&lt;volume&gt;25&lt;/volume&gt;&lt;number&gt;22&lt;/number&gt;&lt;keywords&gt;&lt;keyword&gt;Algorithms&lt;/keyword&gt;&lt;keyword&gt;Breast Neoplasms/*classification/genetics&lt;/keyword&gt;&lt;keyword&gt;Cluster Analysis&lt;/keyword&gt;&lt;keyword&gt;Computational Biology/*methods&lt;/keyword&gt;&lt;keyword&gt;DNA Copy Number Variations&lt;/keyword&gt;&lt;keyword&gt;Databases, Genetic&lt;/keyword&gt;&lt;keyword&gt;Female&lt;/keyword&gt;&lt;keyword&gt;Gene Expression Profiling/methods&lt;/keyword&gt;&lt;keyword&gt;Humans&lt;/keyword&gt;&lt;keyword&gt;Lung Neoplasms/*classification/genetics&lt;/keyword&gt;&lt;keyword&gt;*Models, Statistical&lt;/keyword&gt;&lt;/keywords&gt;&lt;dates&gt;&lt;year&gt;2009&lt;/year&gt;&lt;pub-dates&gt;&lt;date&gt;Nov 15&lt;/date&gt;&lt;/pub-dates&gt;&lt;/dates&gt;&lt;isbn&gt;1367-4811 (Electronic)&amp;#xD;1367-4803 (Linking)&lt;/isbn&gt;&lt;accession-num&gt;19759197&lt;/accession-num&gt;&lt;urls&gt;&lt;related-urls&gt;&lt;url&gt;http://www.ncbi.nlm.nih.gov/pubmed/19759197&lt;/url&gt;&lt;/related-urls&gt;&lt;/urls&gt;&lt;custom2&gt;PMC2800366&lt;/custom2&gt;&lt;electronic-resource-num&gt;10.1093/bioinformatics/btp543&lt;/electronic-resource-num&gt;&lt;/record&gt;&lt;/Cite&gt;&lt;/EndNote&gt;</w:instrText>
      </w:r>
      <w:r w:rsidR="005B7A48">
        <w:fldChar w:fldCharType="separate"/>
      </w:r>
      <w:r w:rsidR="005B7A48">
        <w:t>(</w:t>
      </w:r>
      <w:r w:rsidR="005B7A48" w:rsidRPr="00E96915">
        <w:t>9</w:t>
      </w:r>
      <w:r w:rsidR="005B7A48">
        <w:t>)</w:t>
      </w:r>
      <w:r w:rsidR="005B7A48">
        <w:fldChar w:fldCharType="end"/>
      </w:r>
      <w:r w:rsidRPr="006F0AF5">
        <w:t xml:space="preserve">, also provides good data integration but ignores the feature correlations like gene-gene network. A successful work based on non-negative matrix factorization (NMF) named NBS </w:t>
      </w:r>
      <w:r w:rsidR="005B7A48">
        <w:fldChar w:fldCharType="begin"/>
      </w:r>
      <w:r w:rsidR="005B7A48">
        <w:instrText xml:space="preserve"> ADDIN EN.CITE &lt;EndNote&gt;&lt;Cite&gt;&lt;Author&gt;Hofree&lt;/Author&gt;&lt;Year&gt;2013&lt;/Year&gt;&lt;RecNum&gt;713&lt;/RecNum&gt;&lt;DisplayText&gt;(&lt;style face="italic"&gt;13&lt;/style&gt;)&lt;/DisplayText&gt;&lt;record&gt;&lt;rec-number&gt;713&lt;/rec-number&gt;&lt;foreign-keys&gt;&lt;key app="EN" db-id="29twt0zslwedtpe5pe1vwepbfp90dfappw9s" timestamp="1462211909"&gt;713&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PMC3866081&lt;/custom2&gt;&lt;electronic-resource-num&gt;10.1038/nmeth.2651&lt;/electronic-resource-num&gt;&lt;/record&gt;&lt;/Cite&gt;&lt;/EndNote&gt;</w:instrText>
      </w:r>
      <w:r w:rsidR="005B7A48">
        <w:fldChar w:fldCharType="separate"/>
      </w:r>
      <w:r w:rsidR="005B7A48">
        <w:t>(</w:t>
      </w:r>
      <w:r w:rsidR="005B7A48" w:rsidRPr="00E96915">
        <w:t>13</w:t>
      </w:r>
      <w:r w:rsidR="005B7A48">
        <w:t>)</w:t>
      </w:r>
      <w:r w:rsidR="005B7A48">
        <w:fldChar w:fldCharType="end"/>
      </w:r>
      <w:r w:rsidR="005B7A48">
        <w:t xml:space="preserve"> </w:t>
      </w:r>
      <w:r w:rsidRPr="006F0AF5">
        <w:t>provides a network-aware clustering. However, it only uses mutation data which limits the comprehensiveness of stratifying patients</w:t>
      </w:r>
      <w:r w:rsidR="00180722">
        <w:t>.</w:t>
      </w:r>
    </w:p>
    <w:p w14:paraId="0294D5D5" w14:textId="30D4E572" w:rsidR="003C1BDD" w:rsidRDefault="00DA6800" w:rsidP="003C1BDD">
      <w:r w:rsidRPr="00DA6800">
        <w:t>To our best knowledge, there is no existing model that provides both integration of mutation and expression data and leveraging network of molecular feature interaction for pati</w:t>
      </w:r>
      <w:r w:rsidR="00180722">
        <w:t>ent stratification problem. Hence, here</w:t>
      </w:r>
      <w:r w:rsidRPr="00DA6800">
        <w:t xml:space="preserve"> we </w:t>
      </w:r>
      <w:r w:rsidR="00BA465F">
        <w:t>proposed</w:t>
      </w:r>
      <w:r w:rsidRPr="00DA6800">
        <w:t xml:space="preserve"> a </w:t>
      </w:r>
      <w:r w:rsidR="00180722">
        <w:t xml:space="preserve">graph-regularized multiple </w:t>
      </w:r>
      <w:r w:rsidRPr="00DA6800">
        <w:t>NMF-based model</w:t>
      </w:r>
      <w:r w:rsidR="00BA465F">
        <w:t xml:space="preserve"> (m-</w:t>
      </w:r>
      <w:proofErr w:type="spellStart"/>
      <w:r w:rsidR="00BA465F">
        <w:t>g</w:t>
      </w:r>
      <w:r w:rsidR="00180722">
        <w:t>NMF</w:t>
      </w:r>
      <w:proofErr w:type="spellEnd"/>
      <w:r w:rsidR="00180722">
        <w:t>)</w:t>
      </w:r>
      <w:r w:rsidRPr="00DA6800">
        <w:t xml:space="preserve">, performing patient stratification based on patterns from combination of mutation </w:t>
      </w:r>
      <w:r w:rsidR="00180722">
        <w:t xml:space="preserve">profile </w:t>
      </w:r>
      <w:r w:rsidRPr="00DA6800">
        <w:t>and gene expression</w:t>
      </w:r>
      <w:r w:rsidR="00180722">
        <w:t xml:space="preserve"> profile (could be other data types as well)</w:t>
      </w:r>
      <w:r w:rsidRPr="00DA6800">
        <w:t xml:space="preserve"> coupling with known protein-protein network. On the top of that, technically we </w:t>
      </w:r>
      <w:r w:rsidR="00180722">
        <w:t>evaluated if add</w:t>
      </w:r>
      <w:r w:rsidR="00BA465F">
        <w:t xml:space="preserve">ing a smoothing matrix to </w:t>
      </w:r>
      <w:proofErr w:type="spellStart"/>
      <w:r w:rsidR="002106D0">
        <w:t>g</w:t>
      </w:r>
      <w:r w:rsidR="00180722">
        <w:t>NMF</w:t>
      </w:r>
      <w:proofErr w:type="spellEnd"/>
      <w:r w:rsidR="00180722">
        <w:t xml:space="preserve"> </w:t>
      </w:r>
      <w:r w:rsidR="00BA465F">
        <w:t>(ns-</w:t>
      </w:r>
      <w:proofErr w:type="spellStart"/>
      <w:r w:rsidR="00BA465F">
        <w:t>gNMF</w:t>
      </w:r>
      <w:proofErr w:type="spellEnd"/>
      <w:r w:rsidR="00BA465F">
        <w:t xml:space="preserve">) </w:t>
      </w:r>
      <w:r w:rsidR="00180722">
        <w:t xml:space="preserve">could help to create sparseness and </w:t>
      </w:r>
      <w:r w:rsidRPr="00DA6800">
        <w:t xml:space="preserve">allowing a </w:t>
      </w:r>
      <w:r w:rsidR="00180722">
        <w:t xml:space="preserve">compact </w:t>
      </w:r>
      <w:r w:rsidRPr="00DA6800">
        <w:t>clustering between molecular signatures with patients</w:t>
      </w:r>
      <w:r w:rsidR="00180722">
        <w:t xml:space="preserve">, which </w:t>
      </w:r>
      <w:r w:rsidR="002F39B6">
        <w:t>might</w:t>
      </w:r>
      <w:r w:rsidR="00180722">
        <w:t xml:space="preserve"> help us to increase the </w:t>
      </w:r>
      <w:r w:rsidR="00180722">
        <w:lastRenderedPageBreak/>
        <w:t>stableness and</w:t>
      </w:r>
      <w:r w:rsidRPr="00DA6800">
        <w:t xml:space="preserve"> accuracy.</w:t>
      </w:r>
      <w:r w:rsidR="002106D0">
        <w:t xml:space="preserve"> We decided to evaluate</w:t>
      </w:r>
      <w:r w:rsidR="00491924">
        <w:t xml:space="preserve"> our</w:t>
      </w:r>
      <w:r w:rsidR="002106D0">
        <w:t xml:space="preserve"> m-</w:t>
      </w:r>
      <w:proofErr w:type="spellStart"/>
      <w:r w:rsidR="002106D0">
        <w:t>gNMF</w:t>
      </w:r>
      <w:proofErr w:type="spellEnd"/>
      <w:r w:rsidR="002106D0">
        <w:t xml:space="preserve"> and ns-</w:t>
      </w:r>
      <w:proofErr w:type="spellStart"/>
      <w:r w:rsidR="002106D0">
        <w:t>gNMF</w:t>
      </w:r>
      <w:proofErr w:type="spellEnd"/>
      <w:r w:rsidR="00491924">
        <w:t xml:space="preserve"> model</w:t>
      </w:r>
      <w:r w:rsidR="002106D0">
        <w:t xml:space="preserve"> separately for simplicity and clarity.</w:t>
      </w:r>
    </w:p>
    <w:p w14:paraId="3CFAB72B" w14:textId="505A07B8" w:rsidR="00633489" w:rsidRDefault="0007542A" w:rsidP="003C1BDD">
      <w:r w:rsidRPr="00435749">
        <w:t xml:space="preserve">In </w:t>
      </w:r>
      <w:r w:rsidR="00F57B48">
        <w:t>the</w:t>
      </w:r>
      <w:r w:rsidRPr="00435749">
        <w:t xml:space="preserve"> study,</w:t>
      </w:r>
      <w:r w:rsidR="002F39B6" w:rsidRPr="00435749">
        <w:t xml:space="preserve"> we </w:t>
      </w:r>
      <w:r w:rsidR="00435749">
        <w:t xml:space="preserve">first </w:t>
      </w:r>
      <w:r w:rsidR="002F39B6" w:rsidRPr="00435749">
        <w:t>generated simulated data to evaluate our proposed</w:t>
      </w:r>
      <w:r w:rsidR="002F39B6">
        <w:t xml:space="preserve"> methods</w:t>
      </w:r>
      <w:r w:rsidR="00FB3E7B">
        <w:t xml:space="preserve">, comparing them with </w:t>
      </w:r>
      <w:r w:rsidR="00435749">
        <w:t>existing</w:t>
      </w:r>
      <w:r w:rsidR="00FB3E7B">
        <w:t xml:space="preserve"> state-of-art NMF-ba</w:t>
      </w:r>
      <w:r w:rsidR="00633489">
        <w:t xml:space="preserve">sed methods. </w:t>
      </w:r>
      <w:r w:rsidR="00D70CDB">
        <w:t>After sufficient simulation</w:t>
      </w:r>
      <w:r w:rsidR="00633489">
        <w:t xml:space="preserve"> test</w:t>
      </w:r>
      <w:r w:rsidR="00D70CDB">
        <w:t>s</w:t>
      </w:r>
      <w:r w:rsidR="00633489">
        <w:t xml:space="preserve">, </w:t>
      </w:r>
      <w:r w:rsidR="00162B7F">
        <w:t>we found that by integrating two input datasets, our method m-</w:t>
      </w:r>
      <w:proofErr w:type="spellStart"/>
      <w:r w:rsidR="00162B7F">
        <w:t>gNMF</w:t>
      </w:r>
      <w:proofErr w:type="spellEnd"/>
      <w:r w:rsidR="00162B7F">
        <w:t xml:space="preserve"> outperforms single input </w:t>
      </w:r>
      <w:proofErr w:type="spellStart"/>
      <w:r w:rsidR="00162B7F">
        <w:t>gNMF</w:t>
      </w:r>
      <w:proofErr w:type="spellEnd"/>
      <w:r w:rsidR="00162B7F">
        <w:t xml:space="preserve"> (NBS)</w:t>
      </w:r>
      <w:r w:rsidR="00162B7F" w:rsidRPr="00633489">
        <w:t xml:space="preserve"> </w:t>
      </w:r>
      <w:r w:rsidR="00162B7F">
        <w:t>by a large margin unde</w:t>
      </w:r>
      <w:r w:rsidR="0008288A">
        <w:t xml:space="preserve">r the condition that two input matrices </w:t>
      </w:r>
      <w:r w:rsidR="00162B7F">
        <w:t xml:space="preserve">support similar patient structure. </w:t>
      </w:r>
      <w:r w:rsidR="00367C6F">
        <w:t>In another experiments, w</w:t>
      </w:r>
      <w:r w:rsidR="00633489">
        <w:t>e</w:t>
      </w:r>
      <w:r w:rsidR="00162B7F">
        <w:t xml:space="preserve"> also</w:t>
      </w:r>
      <w:r w:rsidR="00633489">
        <w:t xml:space="preserve"> realized that our </w:t>
      </w:r>
      <w:r w:rsidR="003B57FE">
        <w:t>ns-</w:t>
      </w:r>
      <w:proofErr w:type="spellStart"/>
      <w:r w:rsidR="00633489">
        <w:t>gNMF</w:t>
      </w:r>
      <w:proofErr w:type="spellEnd"/>
      <w:r w:rsidR="00633489">
        <w:t xml:space="preserve"> had no superiority </w:t>
      </w:r>
      <w:r w:rsidR="003B57FE">
        <w:t>over</w:t>
      </w:r>
      <w:r w:rsidR="00633489">
        <w:t xml:space="preserve"> </w:t>
      </w:r>
      <w:proofErr w:type="spellStart"/>
      <w:r w:rsidR="00633489">
        <w:t>gNMF</w:t>
      </w:r>
      <w:proofErr w:type="spellEnd"/>
      <w:r w:rsidR="003B57FE">
        <w:t xml:space="preserve"> in terms of accuracy</w:t>
      </w:r>
      <w:r w:rsidR="00633489">
        <w:t xml:space="preserve">, thus we did not add it to later experiments. </w:t>
      </w:r>
      <w:r w:rsidR="00042332">
        <w:t>Finally,</w:t>
      </w:r>
      <w:r w:rsidR="001E0AF4">
        <w:t xml:space="preserve"> w</w:t>
      </w:r>
      <w:r w:rsidR="00633489">
        <w:t>e analyzed real c</w:t>
      </w:r>
      <w:r w:rsidR="00F03592">
        <w:t>ancer somatic mutation and expression dataset from TCGA with our m-</w:t>
      </w:r>
      <w:proofErr w:type="spellStart"/>
      <w:r w:rsidR="00F03592">
        <w:t>gNMF</w:t>
      </w:r>
      <w:proofErr w:type="spellEnd"/>
      <w:r w:rsidR="00B95536">
        <w:t xml:space="preserve"> model</w:t>
      </w:r>
      <w:r w:rsidR="00F03592">
        <w:t>.</w:t>
      </w:r>
    </w:p>
    <w:p w14:paraId="7177E304" w14:textId="77777777" w:rsidR="003C1BDD" w:rsidRDefault="003C1BDD" w:rsidP="003C1BDD"/>
    <w:p w14:paraId="1F4CF59C" w14:textId="409A8721" w:rsidR="003C1BDD" w:rsidRPr="003C10A5" w:rsidRDefault="003C1BDD" w:rsidP="00624A16">
      <w:pPr>
        <w:outlineLvl w:val="0"/>
        <w:rPr>
          <w:b/>
          <w:sz w:val="28"/>
        </w:rPr>
      </w:pPr>
      <w:r w:rsidRPr="003C10A5">
        <w:rPr>
          <w:b/>
          <w:sz w:val="28"/>
        </w:rPr>
        <w:t xml:space="preserve">Methods </w:t>
      </w:r>
    </w:p>
    <w:p w14:paraId="033ECF43" w14:textId="77777777" w:rsidR="00B62488" w:rsidRDefault="00B62488" w:rsidP="003C1BDD">
      <w:pPr>
        <w:rPr>
          <w:b/>
        </w:rPr>
      </w:pPr>
    </w:p>
    <w:p w14:paraId="1BA201C0" w14:textId="77777777" w:rsidR="00B62488" w:rsidRDefault="003C2290" w:rsidP="00624A16">
      <w:pPr>
        <w:outlineLvl w:val="0"/>
        <w:rPr>
          <w:b/>
        </w:rPr>
      </w:pPr>
      <w:r w:rsidRPr="00C33476">
        <w:rPr>
          <w:b/>
        </w:rPr>
        <w:t>Data collection</w:t>
      </w:r>
    </w:p>
    <w:p w14:paraId="17EAE9FD" w14:textId="3129F660" w:rsidR="003C2290" w:rsidRPr="00C33476" w:rsidRDefault="00C33476" w:rsidP="003C1BDD">
      <w:pPr>
        <w:rPr>
          <w:b/>
        </w:rPr>
      </w:pPr>
      <w:r w:rsidRPr="00C33476">
        <w:rPr>
          <w:b/>
        </w:rPr>
        <w:t xml:space="preserve"> </w:t>
      </w:r>
    </w:p>
    <w:p w14:paraId="4BB8747D" w14:textId="2EC90D8C" w:rsidR="007B1DF9" w:rsidRDefault="007B1DF9" w:rsidP="003C1BDD">
      <w:r w:rsidRPr="00626660">
        <w:t xml:space="preserve">To test the performance of </w:t>
      </w:r>
      <w:r w:rsidR="00C50F31" w:rsidRPr="00626660">
        <w:t xml:space="preserve">the </w:t>
      </w:r>
      <w:r w:rsidRPr="00626660">
        <w:t>proposed algorithms</w:t>
      </w:r>
      <w:r w:rsidR="00C50F31" w:rsidRPr="00626660">
        <w:t xml:space="preserve"> using real data</w:t>
      </w:r>
      <w:r w:rsidRPr="00626660">
        <w:t xml:space="preserve">, we downloaded cancer </w:t>
      </w:r>
      <w:r w:rsidR="00C50F31" w:rsidRPr="00626660">
        <w:t xml:space="preserve">somatic </w:t>
      </w:r>
      <w:r w:rsidRPr="00626660">
        <w:t xml:space="preserve">mutation and expression dataset from </w:t>
      </w:r>
      <w:r w:rsidR="00122FFF" w:rsidRPr="00626660">
        <w:t>ovarian</w:t>
      </w:r>
      <w:r w:rsidR="00E96915" w:rsidRPr="00626660">
        <w:t xml:space="preserve"> cancer</w:t>
      </w:r>
      <w:r w:rsidR="00425F34" w:rsidRPr="00626660">
        <w:t xml:space="preserve"> </w:t>
      </w:r>
      <w:r w:rsidR="001615A0" w:rsidRPr="00626660">
        <w:t>(</w:t>
      </w:r>
      <w:r w:rsidR="00E96915" w:rsidRPr="00626660">
        <w:t>OV</w:t>
      </w:r>
      <w:r w:rsidR="001615A0" w:rsidRPr="00626660">
        <w:t xml:space="preserve">) study of </w:t>
      </w:r>
      <w:r w:rsidRPr="00626660">
        <w:t>TCGA.</w:t>
      </w:r>
      <w:r w:rsidR="001615A0" w:rsidRPr="00626660">
        <w:t xml:space="preserve"> Only non-synonymous mutation is considered.</w:t>
      </w:r>
      <w:r w:rsidR="00D57DD8" w:rsidRPr="00626660">
        <w:t xml:space="preserve"> </w:t>
      </w:r>
      <w:r w:rsidR="00742A28">
        <w:t>Normalized</w:t>
      </w:r>
      <w:r w:rsidR="00011B04">
        <w:t xml:space="preserve"> RNA-</w:t>
      </w:r>
      <w:proofErr w:type="spellStart"/>
      <w:r w:rsidR="00011B04">
        <w:t>seq</w:t>
      </w:r>
      <w:proofErr w:type="spellEnd"/>
      <w:r w:rsidR="00011B04">
        <w:t xml:space="preserve"> expression data is used.</w:t>
      </w:r>
      <w:r w:rsidR="00515827">
        <w:t xml:space="preserve"> </w:t>
      </w:r>
      <w:r w:rsidRPr="00626660">
        <w:t xml:space="preserve">Along with the molecular datasets, clinical data of each patient are also </w:t>
      </w:r>
      <w:r w:rsidR="007453B3" w:rsidRPr="00626660">
        <w:t>retrieved</w:t>
      </w:r>
      <w:r w:rsidRPr="00626660">
        <w:t xml:space="preserve">. </w:t>
      </w:r>
      <w:r w:rsidR="00D57DD8" w:rsidRPr="00626660">
        <w:t xml:space="preserve">Filtering </w:t>
      </w:r>
      <w:r w:rsidRPr="00626660">
        <w:t xml:space="preserve">patients with very few mutations (less than 10) </w:t>
      </w:r>
      <w:r w:rsidR="00D57DD8" w:rsidRPr="00626660">
        <w:t>resulted a</w:t>
      </w:r>
      <w:r w:rsidRPr="00626660">
        <w:t xml:space="preserve"> </w:t>
      </w:r>
      <w:r w:rsidR="00D57DD8" w:rsidRPr="00626660">
        <w:t>dataset with</w:t>
      </w:r>
      <w:r w:rsidR="00D34E65">
        <w:t xml:space="preserve"> 356</w:t>
      </w:r>
      <w:r w:rsidRPr="00626660">
        <w:t xml:space="preserve"> patients.</w:t>
      </w:r>
      <w:r w:rsidR="00B24981">
        <w:t xml:space="preserve"> </w:t>
      </w:r>
    </w:p>
    <w:p w14:paraId="5A8A8BB5" w14:textId="3A7566FD" w:rsidR="007B1DF9" w:rsidRDefault="00D948A7" w:rsidP="003C1BDD">
      <w:r>
        <w:t xml:space="preserve">A STRING database derived </w:t>
      </w:r>
      <w:r w:rsidR="00DD0EBC">
        <w:t>p</w:t>
      </w:r>
      <w:r w:rsidR="007B1DF9">
        <w:t xml:space="preserve">rotein-protein </w:t>
      </w:r>
      <w:r>
        <w:t xml:space="preserve">interaction </w:t>
      </w:r>
      <w:r w:rsidR="00DD0EBC">
        <w:t xml:space="preserve">(PPI) </w:t>
      </w:r>
      <w:r w:rsidR="00673775">
        <w:t>network is</w:t>
      </w:r>
      <w:r>
        <w:t xml:space="preserve"> </w:t>
      </w:r>
      <w:r w:rsidR="00DD0EBC">
        <w:t xml:space="preserve">directly </w:t>
      </w:r>
      <w:r>
        <w:t xml:space="preserve">downloaded from NBS </w:t>
      </w:r>
      <w:r w:rsidR="00DD0EBC">
        <w:t>package’s dataset</w:t>
      </w:r>
      <w:r>
        <w:t>.</w:t>
      </w:r>
      <w:r w:rsidR="00DD0EBC">
        <w:t xml:space="preserve"> In this way we can keep network parameters and properties consistent with NBS paper, which helps this study focusing on clustering methods comparison.</w:t>
      </w:r>
    </w:p>
    <w:p w14:paraId="30DB55BC" w14:textId="77777777" w:rsidR="00FE338F" w:rsidRDefault="00FE338F" w:rsidP="003C1BDD"/>
    <w:p w14:paraId="47BF4766" w14:textId="0CB2C0F3" w:rsidR="003C2290" w:rsidRDefault="008B71E9" w:rsidP="00624A16">
      <w:pPr>
        <w:outlineLvl w:val="0"/>
        <w:rPr>
          <w:b/>
        </w:rPr>
      </w:pPr>
      <w:r>
        <w:rPr>
          <w:b/>
        </w:rPr>
        <w:t>Data simulation</w:t>
      </w:r>
    </w:p>
    <w:p w14:paraId="361645D8" w14:textId="77777777" w:rsidR="007D7CF9" w:rsidRPr="001078C7" w:rsidRDefault="007D7CF9" w:rsidP="003C1BDD">
      <w:pPr>
        <w:rPr>
          <w:b/>
        </w:rPr>
      </w:pPr>
    </w:p>
    <w:p w14:paraId="0DA18829" w14:textId="2D693C07" w:rsidR="00963FA3" w:rsidRDefault="004E54D6" w:rsidP="003C1BDD">
      <w:r>
        <w:t xml:space="preserve">To test the performance of the proposed algorithms via simulation data, we </w:t>
      </w:r>
      <w:r w:rsidR="00E15406">
        <w:t xml:space="preserve">generated </w:t>
      </w:r>
      <w:r>
        <w:t xml:space="preserve">simulated patient-gene </w:t>
      </w:r>
      <w:r w:rsidR="00963FA3">
        <w:t xml:space="preserve">mutation </w:t>
      </w:r>
      <w:r>
        <w:t xml:space="preserve">matrix based on real biological data and known PPI network. </w:t>
      </w:r>
    </w:p>
    <w:p w14:paraId="3F2E3FF1" w14:textId="11BAD744" w:rsidR="002B1C19" w:rsidRDefault="00837685" w:rsidP="003C1BDD">
      <w:r>
        <w:t>This</w:t>
      </w:r>
      <w:r w:rsidR="004E54D6">
        <w:t xml:space="preserve"> simulation</w:t>
      </w:r>
      <w:r>
        <w:t xml:space="preserve"> is </w:t>
      </w:r>
      <w:r w:rsidR="00134CBB">
        <w:t>based on</w:t>
      </w:r>
      <w:r>
        <w:t xml:space="preserve"> NBS simulation pipeline</w:t>
      </w:r>
      <w:r w:rsidR="00E15406">
        <w:fldChar w:fldCharType="begin"/>
      </w:r>
      <w:r w:rsidR="00E15406">
        <w:instrText xml:space="preserve"> ADDIN EN.CITE &lt;EndNote&gt;&lt;Cite&gt;&lt;Author&gt;Hofree&lt;/Author&gt;&lt;Year&gt;2013&lt;/Year&gt;&lt;RecNum&gt;713&lt;/RecNum&gt;&lt;DisplayText&gt;(&lt;style face="italic"&gt;13&lt;/style&gt;)&lt;/DisplayText&gt;&lt;record&gt;&lt;rec-number&gt;713&lt;/rec-number&gt;&lt;foreign-keys&gt;&lt;key app="EN" db-id="29twt0zslwedtpe5pe1vwepbfp90dfappw9s" timestamp="1462211909"&gt;713&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PMC3866081&lt;/custom2&gt;&lt;electronic-resource-num&gt;10.1038/nmeth.2651&lt;/electronic-resource-num&gt;&lt;/record&gt;&lt;/Cite&gt;&lt;/EndNote&gt;</w:instrText>
      </w:r>
      <w:r w:rsidR="00E15406">
        <w:fldChar w:fldCharType="separate"/>
      </w:r>
      <w:r w:rsidR="00E15406">
        <w:t>(</w:t>
      </w:r>
      <w:r w:rsidR="00E15406" w:rsidRPr="00E15406">
        <w:t>13</w:t>
      </w:r>
      <w:r w:rsidR="00E15406">
        <w:t>)</w:t>
      </w:r>
      <w:r w:rsidR="00E15406">
        <w:fldChar w:fldCharType="end"/>
      </w:r>
      <w:r>
        <w:t>, which</w:t>
      </w:r>
      <w:r w:rsidR="004E54D6">
        <w:t xml:space="preserve"> is driven by </w:t>
      </w:r>
      <w:r>
        <w:t>the</w:t>
      </w:r>
      <w:r w:rsidR="004E54D6">
        <w:t xml:space="preserve"> assumption that</w:t>
      </w:r>
      <w:r>
        <w:t xml:space="preserve"> patients with same cancer type can be stratified into</w:t>
      </w:r>
      <w:r w:rsidR="004E54D6">
        <w:t xml:space="preserve"> </w:t>
      </w:r>
      <w:r>
        <w:t>small numbers of subtypes driven by a set of genes in one or just few pathways</w:t>
      </w:r>
      <w:r w:rsidR="00EC14D6">
        <w:t>/modules</w:t>
      </w:r>
      <w:r>
        <w:t xml:space="preserve">. </w:t>
      </w:r>
    </w:p>
    <w:p w14:paraId="20167F95" w14:textId="6A3ED147" w:rsidR="00B101AE" w:rsidRDefault="00963FA3" w:rsidP="003C1BDD">
      <w:r>
        <w:t xml:space="preserve">For </w:t>
      </w:r>
      <w:r w:rsidR="00E15406">
        <w:t>this</w:t>
      </w:r>
      <w:r>
        <w:t xml:space="preserve"> study</w:t>
      </w:r>
      <w:r w:rsidR="00C44329">
        <w:t>,</w:t>
      </w:r>
      <w:r>
        <w:t xml:space="preserve"> we simulated binary mutation matrix with driver mutation frequency from 2.5%, 5%, 7.5%, 10.0% and 12.5</w:t>
      </w:r>
      <w:r w:rsidRPr="00042332">
        <w:t>% with</w:t>
      </w:r>
      <w:r w:rsidR="00042332" w:rsidRPr="00042332">
        <w:t xml:space="preserve"> a single network module assigned to each subtype. Th</w:t>
      </w:r>
      <w:r w:rsidR="00042332">
        <w:t>e driver frequency is decided according to</w:t>
      </w:r>
      <w:r w:rsidR="00434329">
        <w:t xml:space="preserve"> the </w:t>
      </w:r>
      <w:r w:rsidR="00EA6F14">
        <w:t>evidence</w:t>
      </w:r>
      <w:r w:rsidR="00434329">
        <w:t xml:space="preserve"> that </w:t>
      </w:r>
      <w:r w:rsidR="00EA6F14">
        <w:t>the real frequency is around</w:t>
      </w:r>
      <w:r w:rsidR="00434329">
        <w:t xml:space="preserve"> 4% (2-8 mutations)</w:t>
      </w:r>
      <w:r w:rsidR="00EA6F14">
        <w:t xml:space="preserve"> in cancer</w:t>
      </w:r>
      <w:r w:rsidR="00042332">
        <w:t xml:space="preserve"> data</w:t>
      </w:r>
      <w:r w:rsidR="00434329">
        <w:t xml:space="preserve"> </w:t>
      </w:r>
      <w:r w:rsidR="00434329">
        <w:fldChar w:fldCharType="begin"/>
      </w:r>
      <w:r w:rsidR="00434329">
        <w:instrText xml:space="preserve"> ADDIN EN.CITE &lt;EndNote&gt;&lt;Cite&gt;&lt;Author&gt;Vogelstein&lt;/Author&gt;&lt;Year&gt;2013&lt;/Year&gt;&lt;RecNum&gt;739&lt;/RecNum&gt;&lt;DisplayText&gt;(&lt;style face="italic"&gt;14&lt;/style&gt;)&lt;/DisplayText&gt;&lt;record&gt;&lt;rec-number&gt;739&lt;/rec-number&gt;&lt;foreign-keys&gt;&lt;key app="EN" db-id="29twt0zslwedtpe5pe1vwepbfp90dfappw9s" timestamp="1468303355"&gt;739&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titles&gt;&lt;periodical&gt;&lt;full-title&gt;Science&lt;/full-title&gt;&lt;/periodical&gt;&lt;pages&gt;1546-58&lt;/pages&gt;&lt;volume&gt;339&lt;/volume&gt;&lt;number&gt;6127&lt;/number&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PMC3749880&lt;/custom2&gt;&lt;electronic-resource-num&gt;10.1126/science.1235122&lt;/electronic-resource-num&gt;&lt;/record&gt;&lt;/Cite&gt;&lt;/EndNote&gt;</w:instrText>
      </w:r>
      <w:r w:rsidR="00434329">
        <w:fldChar w:fldCharType="separate"/>
      </w:r>
      <w:r w:rsidR="00434329">
        <w:t>(</w:t>
      </w:r>
      <w:r w:rsidR="00434329" w:rsidRPr="00EA6F14">
        <w:t>14</w:t>
      </w:r>
      <w:r w:rsidR="00434329">
        <w:t>)</w:t>
      </w:r>
      <w:r w:rsidR="00434329">
        <w:fldChar w:fldCharType="end"/>
      </w:r>
      <w:r w:rsidR="00042332">
        <w:t xml:space="preserve">. Other parameters related to </w:t>
      </w:r>
      <w:r w:rsidR="0088750E">
        <w:t xml:space="preserve">generating the </w:t>
      </w:r>
      <w:r w:rsidR="00042332">
        <w:t xml:space="preserve">network are </w:t>
      </w:r>
      <w:r w:rsidR="00CC614A">
        <w:t xml:space="preserve">set to </w:t>
      </w:r>
      <w:r w:rsidR="00042332">
        <w:t xml:space="preserve">default </w:t>
      </w:r>
      <w:r w:rsidR="00CC614A">
        <w:t xml:space="preserve">as suggested by </w:t>
      </w:r>
      <w:r w:rsidR="00434329">
        <w:t>previous studies</w:t>
      </w:r>
      <w:r w:rsidR="00434329">
        <w:fldChar w:fldCharType="begin"/>
      </w:r>
      <w:r w:rsidR="00434329">
        <w:instrText xml:space="preserve"> ADDIN EN.CITE &lt;EndNote&gt;&lt;Cite&gt;&lt;Author&gt;Hofree&lt;/Author&gt;&lt;Year&gt;2013&lt;/Year&gt;&lt;RecNum&gt;713&lt;/RecNum&gt;&lt;DisplayText&gt;(&lt;style face="italic"&gt;13&lt;/style&gt;)&lt;/DisplayText&gt;&lt;record&gt;&lt;rec-number&gt;713&lt;/rec-number&gt;&lt;foreign-keys&gt;&lt;key app="EN" db-id="29twt0zslwedtpe5pe1vwepbfp90dfappw9s" timestamp="1462211909"&gt;713&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PMC3866081&lt;/custom2&gt;&lt;electronic-resource-num&gt;10.1038/nmeth.2651&lt;/electronic-resource-num&gt;&lt;/record&gt;&lt;/Cite&gt;&lt;/EndNote&gt;</w:instrText>
      </w:r>
      <w:r w:rsidR="00434329">
        <w:fldChar w:fldCharType="separate"/>
      </w:r>
      <w:r w:rsidR="00434329">
        <w:t>(</w:t>
      </w:r>
      <w:r w:rsidR="00434329" w:rsidRPr="00EA6F14">
        <w:t>13</w:t>
      </w:r>
      <w:r w:rsidR="00434329">
        <w:t>)</w:t>
      </w:r>
      <w:r w:rsidR="00434329">
        <w:fldChar w:fldCharType="end"/>
      </w:r>
      <w:r w:rsidR="00434329">
        <w:t xml:space="preserve">. </w:t>
      </w:r>
      <w:r w:rsidR="00042332" w:rsidRPr="007D4C97">
        <w:t>The</w:t>
      </w:r>
      <w:r w:rsidR="007D4C97">
        <w:t xml:space="preserve"> simulated</w:t>
      </w:r>
      <w:r w:rsidR="00042332" w:rsidRPr="007D4C97">
        <w:t xml:space="preserve"> dataset</w:t>
      </w:r>
      <w:r w:rsidR="007D4C97">
        <w:t>s</w:t>
      </w:r>
      <w:r w:rsidR="00042332" w:rsidRPr="007D4C97">
        <w:t xml:space="preserve"> in this paper are</w:t>
      </w:r>
      <w:r w:rsidR="007D4C97">
        <w:t xml:space="preserve"> all</w:t>
      </w:r>
      <w:r w:rsidR="00042332" w:rsidRPr="007D4C97">
        <w:t xml:space="preserve"> with </w:t>
      </w:r>
      <w:r w:rsidR="00B101AE" w:rsidRPr="007D4C97">
        <w:t>200 patients, 8000 genes with 0 or 1 mutation measurements, 4 clusters wher</w:t>
      </w:r>
      <w:r w:rsidR="00042332" w:rsidRPr="007D4C97">
        <w:t>e each cluster associated with a single network module of size 30-50 genes.</w:t>
      </w:r>
    </w:p>
    <w:p w14:paraId="4936D355" w14:textId="2DB9EBE0" w:rsidR="004E54D6" w:rsidRDefault="007D4C97" w:rsidP="003C1BDD">
      <w:r>
        <w:t>F</w:t>
      </w:r>
      <w:r w:rsidR="00134CBB">
        <w:t>or testing multiple input NMF, we use</w:t>
      </w:r>
      <w:r w:rsidR="00EA6F14">
        <w:t>d</w:t>
      </w:r>
      <w:r w:rsidR="00134CBB">
        <w:t xml:space="preserve"> the pipeline to simulate two patient-gene matrixes with same patient </w:t>
      </w:r>
      <w:r w:rsidR="002B1C19">
        <w:t>stratification</w:t>
      </w:r>
      <w:r w:rsidR="00134CBB">
        <w:t xml:space="preserve"> </w:t>
      </w:r>
      <w:r w:rsidR="007F11EC">
        <w:t>(Figure 3</w:t>
      </w:r>
      <w:r w:rsidR="00F329CA" w:rsidRPr="007F11EC">
        <w:t>, Top box</w:t>
      </w:r>
      <w:r w:rsidR="00B315F5" w:rsidRPr="007F11EC">
        <w:t>)</w:t>
      </w:r>
      <w:r w:rsidR="002B1C19">
        <w:t xml:space="preserve"> and two patient-gene matrixes with different </w:t>
      </w:r>
      <w:r w:rsidR="002B1C19" w:rsidRPr="00C72E58">
        <w:t xml:space="preserve">patient </w:t>
      </w:r>
      <w:r w:rsidR="002B1C19">
        <w:t>subgroup assignments</w:t>
      </w:r>
      <w:r w:rsidR="002B1C19" w:rsidRPr="00C72E58">
        <w:t xml:space="preserve"> (Figure 3, Bottom box).</w:t>
      </w:r>
      <w:r w:rsidR="00B315F5" w:rsidRPr="007F11EC">
        <w:t xml:space="preserve"> </w:t>
      </w:r>
      <w:r w:rsidR="00207CB3">
        <w:t xml:space="preserve">In </w:t>
      </w:r>
      <w:r w:rsidR="00134CBB">
        <w:t xml:space="preserve">real world, </w:t>
      </w:r>
      <w:r w:rsidR="00FB76CC">
        <w:t xml:space="preserve">the level of </w:t>
      </w:r>
      <w:r w:rsidR="00A82793" w:rsidRPr="00A82793">
        <w:t xml:space="preserve">discordance </w:t>
      </w:r>
      <w:r w:rsidR="00FB76CC">
        <w:t>of the two inputs are varied</w:t>
      </w:r>
      <w:r w:rsidR="00207CB3">
        <w:t>. We simulate the</w:t>
      </w:r>
      <w:r w:rsidR="002B1C19">
        <w:t xml:space="preserve"> two</w:t>
      </w:r>
      <w:r w:rsidR="00207CB3">
        <w:t xml:space="preserve"> extreme case</w:t>
      </w:r>
      <w:r w:rsidR="002B1C19">
        <w:t>s</w:t>
      </w:r>
      <w:r w:rsidR="00207CB3">
        <w:t xml:space="preserve"> to know the performance of proposed method in the</w:t>
      </w:r>
      <w:r w:rsidR="00FB76CC">
        <w:t xml:space="preserve"> best and</w:t>
      </w:r>
      <w:r w:rsidR="00686005">
        <w:t xml:space="preserve"> worst case scenarios</w:t>
      </w:r>
      <w:r w:rsidR="00207CB3">
        <w:t>.</w:t>
      </w:r>
    </w:p>
    <w:p w14:paraId="1C1D66EC" w14:textId="77777777" w:rsidR="00EB453F" w:rsidRDefault="00EB453F" w:rsidP="003C1BDD"/>
    <w:p w14:paraId="18DA6166" w14:textId="2BB07D9D" w:rsidR="006A6540" w:rsidRDefault="003C2290" w:rsidP="00624A16">
      <w:pPr>
        <w:outlineLvl w:val="0"/>
        <w:rPr>
          <w:b/>
        </w:rPr>
      </w:pPr>
      <w:r w:rsidRPr="001078C7">
        <w:rPr>
          <w:b/>
        </w:rPr>
        <w:t xml:space="preserve">Mutation </w:t>
      </w:r>
      <w:r w:rsidR="00747D9F">
        <w:rPr>
          <w:b/>
        </w:rPr>
        <w:t>matrix</w:t>
      </w:r>
      <w:r w:rsidRPr="001078C7">
        <w:rPr>
          <w:b/>
        </w:rPr>
        <w:t xml:space="preserve"> smoothing</w:t>
      </w:r>
    </w:p>
    <w:p w14:paraId="1F21C0A3" w14:textId="77777777" w:rsidR="00AE6724" w:rsidRPr="006A6540" w:rsidRDefault="00AE6724" w:rsidP="003C1BDD">
      <w:pPr>
        <w:rPr>
          <w:b/>
        </w:rPr>
      </w:pPr>
    </w:p>
    <w:p w14:paraId="36B1245C" w14:textId="6C01ED09" w:rsidR="00EB453F" w:rsidRDefault="00EB453F" w:rsidP="003C1BDD">
      <w:r w:rsidRPr="00DF6E01">
        <w:t xml:space="preserve">Both </w:t>
      </w:r>
      <w:r w:rsidR="00DF6E01">
        <w:t xml:space="preserve">real </w:t>
      </w:r>
      <w:r w:rsidR="00E05D44">
        <w:t>and simulated mutation</w:t>
      </w:r>
      <w:r w:rsidR="00DF6E01">
        <w:t xml:space="preserve"> cohort</w:t>
      </w:r>
      <w:r w:rsidR="00E05D44">
        <w:t xml:space="preserve"> data</w:t>
      </w:r>
      <w:r w:rsidRPr="00DF6E01">
        <w:t xml:space="preserve"> can be </w:t>
      </w:r>
      <w:r w:rsidR="00DF6E01" w:rsidRPr="00DF6E01">
        <w:t>considered</w:t>
      </w:r>
      <w:r w:rsidRPr="00DF6E01">
        <w:t xml:space="preserve"> as a binary matrix where 0 represents no mutation on a specific gene while 1 represents the occurrence of one or more mutation on a gene. </w:t>
      </w:r>
      <w:r w:rsidR="00DF6E01" w:rsidRPr="003A3FBF">
        <w:rPr>
          <w:highlight w:val="green"/>
        </w:rPr>
        <w:t xml:space="preserve">Using this mutation-patient binary matrix perform stratification can be ineffective because overlap among patients can be small. However, patients with distinct mutated gene should be stratified as same subtype if those genes are in fact </w:t>
      </w:r>
      <w:r w:rsidR="00747D9F" w:rsidRPr="003A3FBF">
        <w:rPr>
          <w:highlight w:val="green"/>
        </w:rPr>
        <w:t>in the same pathway or gene module. Mutation matrix smoothing is proposed in NBS paper</w:t>
      </w:r>
      <w:r w:rsidR="00747D9F" w:rsidRPr="003A3FBF">
        <w:rPr>
          <w:highlight w:val="green"/>
        </w:rPr>
        <w:fldChar w:fldCharType="begin"/>
      </w:r>
      <w:r w:rsidR="00747D9F" w:rsidRPr="003A3FBF">
        <w:rPr>
          <w:highlight w:val="green"/>
        </w:rPr>
        <w:instrText xml:space="preserve"> ADDIN EN.CITE &lt;EndNote&gt;&lt;Cite&gt;&lt;Author&gt;Hofree&lt;/Author&gt;&lt;Year&gt;2013&lt;/Year&gt;&lt;RecNum&gt;713&lt;/RecNum&gt;&lt;DisplayText&gt;(&lt;style face="italic"&gt;13&lt;/style&gt;)&lt;/DisplayText&gt;&lt;record&gt;&lt;rec-number&gt;713&lt;/rec-number&gt;&lt;foreign-keys&gt;&lt;key app="EN" db-id="29twt0zslwedtpe5pe1vwepbfp90dfappw9s" timestamp="1462211909"&gt;713&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PMC3866081&lt;/custom2&gt;&lt;electronic-resource-num&gt;10.1038/nmeth.2651&lt;/electronic-resource-num&gt;&lt;/record&gt;&lt;/Cite&gt;&lt;/EndNote&gt;</w:instrText>
      </w:r>
      <w:r w:rsidR="00747D9F" w:rsidRPr="003A3FBF">
        <w:rPr>
          <w:highlight w:val="green"/>
        </w:rPr>
        <w:fldChar w:fldCharType="separate"/>
      </w:r>
      <w:r w:rsidR="00747D9F" w:rsidRPr="003A3FBF">
        <w:rPr>
          <w:highlight w:val="green"/>
        </w:rPr>
        <w:t>(13)</w:t>
      </w:r>
      <w:r w:rsidR="00747D9F" w:rsidRPr="003A3FBF">
        <w:rPr>
          <w:highlight w:val="green"/>
        </w:rPr>
        <w:fldChar w:fldCharType="end"/>
      </w:r>
      <w:r w:rsidR="00747D9F" w:rsidRPr="003A3FBF">
        <w:rPr>
          <w:highlight w:val="green"/>
        </w:rPr>
        <w:t xml:space="preserve"> to solved this. It </w:t>
      </w:r>
      <w:r w:rsidR="00DE545A" w:rsidRPr="003A3FBF">
        <w:rPr>
          <w:highlight w:val="green"/>
        </w:rPr>
        <w:t>uses</w:t>
      </w:r>
      <w:r w:rsidR="00FB3B37" w:rsidRPr="003A3FBF">
        <w:rPr>
          <w:highlight w:val="green"/>
        </w:rPr>
        <w:t xml:space="preserve"> network </w:t>
      </w:r>
      <w:r w:rsidR="00DE545A" w:rsidRPr="003A3FBF">
        <w:rPr>
          <w:highlight w:val="green"/>
        </w:rPr>
        <w:t xml:space="preserve">propagation technique </w:t>
      </w:r>
      <w:r w:rsidR="00DE545A" w:rsidRPr="003A3FBF">
        <w:rPr>
          <w:highlight w:val="green"/>
        </w:rPr>
        <w:fldChar w:fldCharType="begin">
          <w:fldData xml:space="preserve">PEVuZE5vdGU+PENpdGU+PEF1dGhvcj5MZWlzZXJzb248L0F1dGhvcj48WWVhcj4yMDE1PC9ZZWFy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</w:fldData>
        </w:fldChar>
      </w:r>
      <w:r w:rsidR="00DE545A" w:rsidRPr="003A3FBF">
        <w:rPr>
          <w:highlight w:val="green"/>
        </w:rPr>
        <w:instrText xml:space="preserve"> ADDIN EN.CITE </w:instrText>
      </w:r>
      <w:r w:rsidR="00DE545A" w:rsidRPr="003A3FBF">
        <w:rPr>
          <w:highlight w:val="green"/>
        </w:rPr>
        <w:fldChar w:fldCharType="begin">
          <w:fldData xml:space="preserve">PEVuZE5vdGU+PENpdGU+PEF1dGhvcj5MZWlzZXJzb248L0F1dGhvcj48WWVhcj4yMDE1PC9ZZWFy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</w:fldData>
        </w:fldChar>
      </w:r>
      <w:r w:rsidR="00DE545A" w:rsidRPr="003A3FBF">
        <w:rPr>
          <w:highlight w:val="green"/>
        </w:rPr>
        <w:instrText xml:space="preserve"> ADDIN EN.CITE.DATA </w:instrText>
      </w:r>
      <w:r w:rsidR="00DE545A" w:rsidRPr="003A3FBF">
        <w:rPr>
          <w:highlight w:val="green"/>
        </w:rPr>
      </w:r>
      <w:r w:rsidR="00DE545A" w:rsidRPr="003A3FBF">
        <w:rPr>
          <w:highlight w:val="green"/>
        </w:rPr>
        <w:fldChar w:fldCharType="end"/>
      </w:r>
      <w:r w:rsidR="00DE545A" w:rsidRPr="003A3FBF">
        <w:rPr>
          <w:highlight w:val="green"/>
        </w:rPr>
      </w:r>
      <w:r w:rsidR="00DE545A" w:rsidRPr="003A3FBF">
        <w:rPr>
          <w:highlight w:val="green"/>
        </w:rPr>
        <w:fldChar w:fldCharType="separate"/>
      </w:r>
      <w:r w:rsidR="00DE545A" w:rsidRPr="003A3FBF">
        <w:rPr>
          <w:noProof/>
          <w:highlight w:val="green"/>
        </w:rPr>
        <w:t>(</w:t>
      </w:r>
      <w:r w:rsidR="00DE545A" w:rsidRPr="003A3FBF">
        <w:rPr>
          <w:i/>
          <w:noProof/>
          <w:highlight w:val="green"/>
        </w:rPr>
        <w:t>15</w:t>
      </w:r>
      <w:r w:rsidR="00DE545A" w:rsidRPr="003A3FBF">
        <w:rPr>
          <w:noProof/>
          <w:highlight w:val="green"/>
        </w:rPr>
        <w:t>)</w:t>
      </w:r>
      <w:r w:rsidR="00DE545A" w:rsidRPr="003A3FBF">
        <w:rPr>
          <w:highlight w:val="green"/>
        </w:rPr>
        <w:fldChar w:fldCharType="end"/>
      </w:r>
      <w:r w:rsidR="00DE545A" w:rsidRPr="003A3FBF">
        <w:rPr>
          <w:highlight w:val="green"/>
        </w:rPr>
        <w:t xml:space="preserve"> </w:t>
      </w:r>
      <w:r w:rsidR="00FB3B37" w:rsidRPr="003A3FBF">
        <w:rPr>
          <w:highlight w:val="green"/>
        </w:rPr>
        <w:t xml:space="preserve">to </w:t>
      </w:r>
      <w:r w:rsidR="00DE545A" w:rsidRPr="003A3FBF">
        <w:rPr>
          <w:highlight w:val="green"/>
        </w:rPr>
        <w:t>propagate</w:t>
      </w:r>
      <w:r w:rsidR="00FB3B37" w:rsidRPr="003A3FBF">
        <w:rPr>
          <w:highlight w:val="green"/>
        </w:rPr>
        <w:t xml:space="preserve"> mutation signal along the connected genes based </w:t>
      </w:r>
      <w:r w:rsidR="00DE545A" w:rsidRPr="003A3FBF">
        <w:rPr>
          <w:highlight w:val="green"/>
        </w:rPr>
        <w:t>on the known gene or protein network.</w:t>
      </w:r>
      <w:r w:rsidR="00402575" w:rsidRPr="003A3FBF">
        <w:rPr>
          <w:highlight w:val="green"/>
        </w:rPr>
        <w:t xml:space="preserve"> The network based mutation smoothing increases the accuracy of patient stratification greatly according to NBS paper.</w:t>
      </w:r>
      <w:r w:rsidR="008F22CB" w:rsidRPr="003A3FBF">
        <w:rPr>
          <w:highlight w:val="green"/>
        </w:rPr>
        <w:t xml:space="preserve"> </w:t>
      </w:r>
      <w:r w:rsidR="00402575" w:rsidRPr="003A3FBF">
        <w:rPr>
          <w:highlight w:val="green"/>
        </w:rPr>
        <w:t>It takes a very sparse binary gene-patient binary matrix and returns a relatively smooth matrix where mutated genes and their neighboring genes having value from 0 to 1 based on distance and network topology</w:t>
      </w:r>
      <w:r w:rsidR="00402575" w:rsidRPr="005F5042">
        <w:t xml:space="preserve">. </w:t>
      </w:r>
      <w:r w:rsidR="006A6540" w:rsidRPr="005F5042">
        <w:t xml:space="preserve">Leveraging their toolbox, we </w:t>
      </w:r>
      <w:r w:rsidR="000D0BDC" w:rsidRPr="005F5042">
        <w:t>generated smoothed matrix for all our simulated and real mutation matrixes.</w:t>
      </w:r>
      <w:r w:rsidR="006622DD" w:rsidRPr="005F5042">
        <w:t xml:space="preserve"> The </w:t>
      </w:r>
      <w:r w:rsidR="00000F43" w:rsidRPr="005F5042">
        <w:t>propagation</w:t>
      </w:r>
      <w:r w:rsidR="006622DD" w:rsidRPr="005F5042">
        <w:t xml:space="preserve"> follows suggested parameters in their original </w:t>
      </w:r>
      <w:r w:rsidR="005C16CD" w:rsidRPr="005F5042">
        <w:t>paper.</w:t>
      </w:r>
    </w:p>
    <w:p w14:paraId="0ACADBF6" w14:textId="77777777" w:rsidR="000D0BDC" w:rsidRDefault="000D0BDC" w:rsidP="003C1BDD"/>
    <w:p w14:paraId="559DD270" w14:textId="63843378" w:rsidR="003C2290" w:rsidRDefault="0023551F" w:rsidP="00624A16">
      <w:pPr>
        <w:outlineLvl w:val="0"/>
        <w:rPr>
          <w:b/>
        </w:rPr>
      </w:pPr>
      <w:r>
        <w:rPr>
          <w:b/>
        </w:rPr>
        <w:t>Non-smooth graph</w:t>
      </w:r>
      <w:r w:rsidR="00C33476" w:rsidRPr="00C33476">
        <w:rPr>
          <w:b/>
        </w:rPr>
        <w:t>-regularized NMF</w:t>
      </w:r>
      <w:r w:rsidR="005B73F2">
        <w:rPr>
          <w:b/>
        </w:rPr>
        <w:t xml:space="preserve"> (ns-</w:t>
      </w:r>
      <w:proofErr w:type="spellStart"/>
      <w:r w:rsidR="005B73F2">
        <w:rPr>
          <w:b/>
        </w:rPr>
        <w:t>gNMF</w:t>
      </w:r>
      <w:proofErr w:type="spellEnd"/>
      <w:r w:rsidR="005B73F2">
        <w:rPr>
          <w:b/>
        </w:rPr>
        <w:t>)</w:t>
      </w:r>
    </w:p>
    <w:p w14:paraId="6CE7DD51" w14:textId="77777777" w:rsidR="00AE6724" w:rsidRPr="00AD5020" w:rsidRDefault="00AE6724" w:rsidP="003C1BDD"/>
    <w:p w14:paraId="58B24162" w14:textId="0B66F566" w:rsidR="00000F43" w:rsidRPr="00A301EB" w:rsidRDefault="00000F43" w:rsidP="00555369">
      <w:r w:rsidRPr="00A301EB">
        <w:t>Based on</w:t>
      </w:r>
      <w:r w:rsidR="006233F2">
        <w:t xml:space="preserve"> </w:t>
      </w:r>
      <w:proofErr w:type="spellStart"/>
      <w:r w:rsidR="006233F2" w:rsidRPr="006233F2">
        <w:t>Pascual</w:t>
      </w:r>
      <w:proofErr w:type="spellEnd"/>
      <w:r w:rsidR="006233F2" w:rsidRPr="006233F2">
        <w:t>-Montano</w:t>
      </w:r>
      <w:r w:rsidRPr="006233F2">
        <w:t>’s</w:t>
      </w:r>
      <w:r w:rsidRPr="00A301EB">
        <w:t xml:space="preserve"> paper of original </w:t>
      </w:r>
      <w:proofErr w:type="spellStart"/>
      <w:r w:rsidRPr="00A301EB">
        <w:t>nsNMF</w:t>
      </w:r>
      <w:proofErr w:type="spellEnd"/>
      <w:r w:rsidR="006233F2">
        <w:t xml:space="preserve"> </w:t>
      </w:r>
      <w:r w:rsidR="006233F2" w:rsidRPr="006233F2">
        <w:fldChar w:fldCharType="begin"/>
      </w:r>
      <w:r w:rsidR="00434329">
        <w:instrText xml:space="preserve"> ADDIN EN.CITE &lt;EndNote&gt;&lt;Cite&gt;&lt;Author&gt;Pascual-Montano&lt;/Author&gt;&lt;Year&gt;2006&lt;/Year&gt;&lt;RecNum&gt;715&lt;/RecNum&gt;&lt;DisplayText&gt;(&lt;style face="italic"&gt;16&lt;/style&gt;)&lt;/DisplayText&gt;&lt;record&gt;&lt;rec-number&gt;715&lt;/rec-number&gt;&lt;foreign-keys&gt;&lt;key app="EN" db-id="29twt0zslwedtpe5pe1vwepbfp90dfappw9s" timestamp="1462211993"&gt;715&lt;/key&gt;&lt;/foreign-keys&gt;&lt;ref-type name="Journal Article"&gt;17&lt;/ref-type&gt;&lt;contributors&gt;&lt;authors&gt;&lt;author&gt;Pascual-Montano, A.&lt;/author&gt;&lt;author&gt;Carazo, J. M.&lt;/author&gt;&lt;author&gt;Kochi, K.&lt;/author&gt;&lt;author&gt;Lehmann, D.&lt;/author&gt;&lt;author&gt;Pascual-Marqui, R. D.&lt;/author&gt;&lt;/authors&gt;&lt;/contributors&gt;&lt;auth-address&gt;Computer Architecture and System Engineering Department, Facultad de Ciencias Fisicas, Universidad Complutense, Madrid, Spain. pascual@fis.ucm.es&lt;/auth-address&gt;&lt;titles&gt;&lt;title&gt;Nonsmooth nonnegative matrix factorization (nsNMF)&lt;/title&gt;&lt;secondary-title&gt;IEEE Trans Pattern Anal Mach Intell&lt;/secondary-title&gt;&lt;/titles&gt;&lt;periodical&gt;&lt;full-title&gt;IEEE Trans Pattern Anal Mach Intell&lt;/full-title&gt;&lt;/periodical&gt;&lt;pages&gt;403-15&lt;/pages&gt;&lt;volume&gt;28&lt;/volume&gt;&lt;number&gt;3&lt;/number&gt;&lt;keywords&gt;&lt;keyword&gt;*Algorithms&lt;/keyword&gt;&lt;keyword&gt;*Artificial Intelligence&lt;/keyword&gt;&lt;keyword&gt;Computer Simulation&lt;/keyword&gt;&lt;keyword&gt;Diagnosis, Computer-Assisted/*methods&lt;/keyword&gt;&lt;keyword&gt;Electroencephalography/*methods&lt;/keyword&gt;&lt;keyword&gt;Face/*anatomy &amp;amp; histology&lt;/keyword&gt;&lt;keyword&gt;Humans&lt;/keyword&gt;&lt;keyword&gt;Image Interpretation, Computer-Assisted/*methods&lt;/keyword&gt;&lt;keyword&gt;Pattern Recognition, Automated/*methods&lt;/keyword&gt;&lt;keyword&gt;Sensitivity and Specificity&lt;/keyword&gt;&lt;keyword&gt;Software&lt;/keyword&gt;&lt;/keywords&gt;&lt;dates&gt;&lt;year&gt;2006&lt;/year&gt;&lt;pub-dates&gt;&lt;date&gt;Mar&lt;/date&gt;&lt;/pub-dates&gt;&lt;/dates&gt;&lt;isbn&gt;0162-8828 (Print)&amp;#xD;0098-5589 (Linking)&lt;/isbn&gt;&lt;accession-num&gt;16526426&lt;/accession-num&gt;&lt;urls&gt;&lt;related-urls&gt;&lt;url&gt;http://www.ncbi.nlm.nih.gov/pubmed/16526426&lt;/url&gt;&lt;/related-urls&gt;&lt;/urls&gt;&lt;electronic-resource-num&gt;10.1109/TPAMI.2006.60&lt;/electronic-resource-num&gt;&lt;/record&gt;&lt;/Cite&gt;&lt;/EndNote&gt;</w:instrText>
      </w:r>
      <w:r w:rsidR="006233F2" w:rsidRPr="006233F2">
        <w:fldChar w:fldCharType="separate"/>
      </w:r>
      <w:r w:rsidR="00434329">
        <w:t>(</w:t>
      </w:r>
      <w:r w:rsidR="00434329" w:rsidRPr="00AD5020">
        <w:t>16</w:t>
      </w:r>
      <w:r w:rsidR="00434329">
        <w:t>)</w:t>
      </w:r>
      <w:r w:rsidR="006233F2" w:rsidRPr="006233F2">
        <w:fldChar w:fldCharType="end"/>
      </w:r>
      <w:r w:rsidRPr="00A301EB">
        <w:t>, we proposed ns-</w:t>
      </w:r>
      <w:proofErr w:type="spellStart"/>
      <w:r w:rsidRPr="00A301EB">
        <w:t>gNMF</w:t>
      </w:r>
      <w:proofErr w:type="spellEnd"/>
      <w:r w:rsidRPr="00A301EB">
        <w:t xml:space="preserve">, which is implemented with both python and </w:t>
      </w:r>
      <w:proofErr w:type="spellStart"/>
      <w:r w:rsidRPr="00A301EB">
        <w:t>matlab</w:t>
      </w:r>
      <w:proofErr w:type="spellEnd"/>
      <w:r w:rsidRPr="00A301EB">
        <w:t xml:space="preserve"> code (extended from ‘</w:t>
      </w:r>
      <w:proofErr w:type="spellStart"/>
      <w:r w:rsidRPr="00A301EB">
        <w:t>Nimpy</w:t>
      </w:r>
      <w:proofErr w:type="spellEnd"/>
      <w:r w:rsidRPr="00A301EB">
        <w:t>’ module and ‘</w:t>
      </w:r>
      <w:proofErr w:type="spellStart"/>
      <w:r w:rsidRPr="00A301EB">
        <w:t>netnmf</w:t>
      </w:r>
      <w:proofErr w:type="spellEnd"/>
      <w:r w:rsidRPr="00A301EB">
        <w:t xml:space="preserve">’ module). The proof of converge and multiplicative update rule are </w:t>
      </w:r>
      <w:r w:rsidR="006233F2">
        <w:t>similar to original NMF paper</w:t>
      </w:r>
      <w:r w:rsidR="003017D6">
        <w:fldChar w:fldCharType="begin"/>
      </w:r>
      <w:r w:rsidR="00434329">
        <w:instrText xml:space="preserve"> ADDIN EN.CITE &lt;EndNote&gt;&lt;Cite&gt;&lt;Author&gt;Lee&lt;/Author&gt;&lt;Year&gt;1999&lt;/Year&gt;&lt;RecNum&gt;732&lt;/RecNum&gt;&lt;DisplayText&gt;(&lt;style face="italic"&gt;17&lt;/style&gt;)&lt;/DisplayText&gt;&lt;record&gt;&lt;rec-number&gt;732&lt;/rec-number&gt;&lt;foreign-keys&gt;&lt;key app="EN" db-id="29twt0zslwedtpe5pe1vwepbfp90dfappw9s" timestamp="1468294879"&gt;732&lt;/key&gt;&lt;/foreign-keys&gt;&lt;ref-type name="Journal Article"&gt;17&lt;/ref-type&gt;&lt;contributors&gt;&lt;authors&gt;&lt;author&gt;Lee, D. D.&lt;/author&gt;&lt;author&gt;Seung, H. S.&lt;/author&gt;&lt;/authors&gt;&lt;/contributors&gt;&lt;auth-address&gt;Bell Laboratories, Lucent Technologies, Murray Hill, New Jersey 07974, USA.&lt;/auth-address&gt;&lt;titles&gt;&lt;title&gt;Learning the parts of objects by non-negative matrix factorization&lt;/title&gt;&lt;secondary-title&gt;Nature&lt;/secondary-title&gt;&lt;/titles&gt;&lt;periodical&gt;&lt;full-title&gt;Nature&lt;/full-title&gt;&lt;/periodical&gt;&lt;pages&gt;788-91&lt;/pages&gt;&lt;volume&gt;401&lt;/volume&gt;&lt;number&gt;6755&lt;/number&gt;&lt;keywords&gt;&lt;keyword&gt;*Algorithms&lt;/keyword&gt;&lt;keyword&gt;Face&lt;/keyword&gt;&lt;keyword&gt;Humans&lt;/keyword&gt;&lt;keyword&gt;*Learning&lt;/keyword&gt;&lt;keyword&gt;Models, Neurological&lt;/keyword&gt;&lt;keyword&gt;Perception/physiology&lt;/keyword&gt;&lt;keyword&gt;Semantics&lt;/keyword&gt;&lt;/keywords&gt;&lt;dates&gt;&lt;year&gt;1999&lt;/year&gt;&lt;pub-dates&gt;&lt;date&gt;Oct 21&lt;/date&gt;&lt;/pub-dates&gt;&lt;/dates&gt;&lt;isbn&gt;0028-0836 (Print)&amp;#xD;0028-0836 (Linking)&lt;/isbn&gt;&lt;accession-num&gt;10548103&lt;/accession-num&gt;&lt;urls&gt;&lt;related-urls&gt;&lt;url&gt;http://www.ncbi.nlm.nih.gov/pubmed/10548103&lt;/url&gt;&lt;/related-urls&gt;&lt;/urls&gt;&lt;electronic-resource-num&gt;10.1038/44565&lt;/electronic-resource-num&gt;&lt;/record&gt;&lt;/Cite&gt;&lt;/EndNote&gt;</w:instrText>
      </w:r>
      <w:r w:rsidR="003017D6">
        <w:fldChar w:fldCharType="separate"/>
      </w:r>
      <w:r w:rsidR="00434329">
        <w:t>(</w:t>
      </w:r>
      <w:r w:rsidR="00434329" w:rsidRPr="00AD5020">
        <w:t>17</w:t>
      </w:r>
      <w:r w:rsidR="00434329">
        <w:t>)</w:t>
      </w:r>
      <w:r w:rsidR="003017D6">
        <w:fldChar w:fldCharType="end"/>
      </w:r>
      <w:r w:rsidRPr="00A301EB">
        <w:t>.</w:t>
      </w:r>
    </w:p>
    <w:p w14:paraId="11CB834C" w14:textId="040EBFB1" w:rsidR="003840F8" w:rsidRDefault="003840F8" w:rsidP="003840F8">
      <w:r w:rsidRPr="00DE1765">
        <w:t>Objective function</w:t>
      </w:r>
      <w:r w:rsidR="00325B89">
        <w:t xml:space="preserve"> is presented </w:t>
      </w:r>
      <w:r w:rsidR="00C25DC8">
        <w:t>in</w:t>
      </w:r>
      <w:r w:rsidR="00325B89">
        <w:t xml:space="preserve"> </w:t>
      </w:r>
      <w:r w:rsidR="00325B89" w:rsidRPr="00325B89">
        <w:t>Euclidean</w:t>
      </w:r>
      <w:r w:rsidR="00325B89">
        <w:t xml:space="preserve"> distance form</w:t>
      </w:r>
      <w:r w:rsidRPr="00DE1765">
        <w:t>:</w:t>
      </w:r>
    </w:p>
    <w:p w14:paraId="08C10943" w14:textId="71B6789C" w:rsidR="003840F8" w:rsidRPr="00E83E0F" w:rsidRDefault="003840F8" w:rsidP="00AE423A">
      <w:pPr>
        <w:jc w:val="center"/>
      </w:pPr>
      <m:oMathPara>
        <m:oMath>
          <m:r>
            <w:rPr>
              <w:rFonts w:ascii="Cambria Math" w:hAnsi="Cambria Math"/>
            </w:rPr>
            <m:t>O=</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V</m:t>
                  </m:r>
                  <m:r>
                    <w:rPr>
                      <w:rFonts w:ascii="Cambria Math" w:hAnsi="Cambria Math"/>
                    </w:rPr>
                    <m:t>-</m:t>
                  </m:r>
                  <m:r>
                    <m:rPr>
                      <m:sty m:val="bi"/>
                    </m:rPr>
                    <w:rPr>
                      <w:rFonts w:ascii="Cambria Math" w:hAnsi="Cambria Math"/>
                    </w:rPr>
                    <m:t>WSH</m:t>
                  </m:r>
                </m:e>
              </m:d>
            </m:e>
            <m:sup>
              <m:r>
                <w:rPr>
                  <w:rFonts w:ascii="Cambria Math" w:hAnsi="Cambria Math"/>
                </w:rPr>
                <m:t>2</m:t>
              </m:r>
            </m:sup>
          </m:sSup>
          <m:r>
            <w:rPr>
              <w:rFonts w:ascii="Cambria Math" w:hAnsi="Cambria Math"/>
            </w:rPr>
            <m:t>+λTr(</m:t>
          </m:r>
          <m:r>
            <m:rPr>
              <m:sty m:val="bi"/>
            </m:rPr>
            <w:rPr>
              <w:rFonts w:ascii="Cambria Math" w:hAnsi="Cambria Math"/>
            </w:rPr>
            <m:t>HL</m:t>
          </m:r>
          <m:sSup>
            <m:sSupPr>
              <m:ctrlPr>
                <w:rPr>
                  <w:rFonts w:ascii="Cambria Math" w:hAnsi="Cambria Math"/>
                  <w:i/>
                </w:rPr>
              </m:ctrlPr>
            </m:sSupPr>
            <m:e>
              <m:r>
                <m:rPr>
                  <m:sty m:val="bi"/>
                </m:rPr>
                <w:rPr>
                  <w:rFonts w:ascii="Cambria Math" w:hAnsi="Cambria Math"/>
                </w:rPr>
                <m:t>H</m:t>
              </m:r>
            </m:e>
            <m:sup>
              <m:r>
                <w:rPr>
                  <w:rFonts w:ascii="Cambria Math" w:hAnsi="Cambria Math"/>
                </w:rPr>
                <m:t>T</m:t>
              </m:r>
            </m:sup>
          </m:sSup>
          <m:r>
            <w:rPr>
              <w:rFonts w:ascii="Cambria Math" w:hAnsi="Cambria Math"/>
            </w:rPr>
            <m:t>)</m:t>
          </m:r>
        </m:oMath>
      </m:oMathPara>
    </w:p>
    <w:p w14:paraId="29B9467B" w14:textId="377F0C0C" w:rsidR="00E83E0F" w:rsidRDefault="00E83E0F" w:rsidP="00E83E0F">
      <w:r>
        <w:t xml:space="preserve">where </w:t>
      </w:r>
      <w:r w:rsidRPr="00C213C9">
        <w:rPr>
          <w:highlight w:val="green"/>
        </w:rPr>
        <w:t xml:space="preserve">the </w:t>
      </w:r>
      <w:r w:rsidR="00F56C22" w:rsidRPr="00C213C9">
        <w:rPr>
          <w:b/>
          <w:i/>
          <w:highlight w:val="green"/>
        </w:rPr>
        <w:t>V</w:t>
      </w:r>
      <w:r w:rsidR="00FE3C40" w:rsidRPr="00C213C9">
        <w:rPr>
          <w:highlight w:val="green"/>
        </w:rPr>
        <w:t xml:space="preserve"> is </w:t>
      </w:r>
      <w:r w:rsidR="0069176B">
        <w:rPr>
          <w:highlight w:val="green"/>
        </w:rPr>
        <w:t xml:space="preserve">an </w:t>
      </w:r>
      <w:r w:rsidR="0069176B" w:rsidRPr="0069176B">
        <w:rPr>
          <w:i/>
          <w:highlight w:val="green"/>
        </w:rPr>
        <w:t>m*n</w:t>
      </w:r>
      <w:r w:rsidR="0069176B">
        <w:rPr>
          <w:highlight w:val="green"/>
        </w:rPr>
        <w:t xml:space="preserve"> </w:t>
      </w:r>
      <w:r w:rsidR="00A6791D" w:rsidRPr="00C213C9">
        <w:rPr>
          <w:highlight w:val="green"/>
        </w:rPr>
        <w:t>gene-patient matrix</w:t>
      </w:r>
      <w:r w:rsidR="0069176B">
        <w:rPr>
          <w:highlight w:val="green"/>
        </w:rPr>
        <w:t xml:space="preserve"> for an </w:t>
      </w:r>
      <w:r w:rsidR="0069176B" w:rsidRPr="0069176B">
        <w:rPr>
          <w:i/>
          <w:highlight w:val="green"/>
        </w:rPr>
        <w:t>m</w:t>
      </w:r>
      <w:r w:rsidR="0069176B">
        <w:rPr>
          <w:highlight w:val="green"/>
        </w:rPr>
        <w:t xml:space="preserve"> patient cohort with </w:t>
      </w:r>
      <w:r w:rsidR="0069176B" w:rsidRPr="0069176B">
        <w:rPr>
          <w:i/>
          <w:highlight w:val="green"/>
        </w:rPr>
        <w:t>n</w:t>
      </w:r>
      <w:r w:rsidR="00C213C9">
        <w:rPr>
          <w:highlight w:val="green"/>
        </w:rPr>
        <w:t xml:space="preserve"> genes mutation/expression measured.</w:t>
      </w:r>
      <w:r w:rsidR="00A6791D" w:rsidRPr="00C213C9">
        <w:rPr>
          <w:highlight w:val="green"/>
        </w:rPr>
        <w:t xml:space="preserve"> </w:t>
      </w:r>
      <w:r w:rsidR="00A6791D" w:rsidRPr="00C213C9">
        <w:rPr>
          <w:b/>
          <w:i/>
          <w:highlight w:val="green"/>
        </w:rPr>
        <w:t>V</w:t>
      </w:r>
      <w:r w:rsidR="00A6791D" w:rsidRPr="00C213C9">
        <w:rPr>
          <w:highlight w:val="green"/>
        </w:rPr>
        <w:t xml:space="preserve"> can be approximately factorized into</w:t>
      </w:r>
      <w:r w:rsidR="0086786B" w:rsidRPr="00C213C9">
        <w:rPr>
          <w:highlight w:val="green"/>
        </w:rPr>
        <w:t xml:space="preserve"> </w:t>
      </w:r>
      <w:r w:rsidR="00F27EA1" w:rsidRPr="00C213C9">
        <w:rPr>
          <w:highlight w:val="green"/>
        </w:rPr>
        <w:t xml:space="preserve">two matrices </w:t>
      </w:r>
      <w:r w:rsidR="00F56C22" w:rsidRPr="00C213C9">
        <w:rPr>
          <w:b/>
          <w:i/>
          <w:highlight w:val="green"/>
        </w:rPr>
        <w:t>W</w:t>
      </w:r>
      <w:r w:rsidR="005A24C5">
        <w:rPr>
          <w:b/>
          <w:i/>
          <w:highlight w:val="green"/>
        </w:rPr>
        <w:t xml:space="preserve"> </w:t>
      </w:r>
      <w:r w:rsidR="005A24C5" w:rsidRPr="00A50A22">
        <w:rPr>
          <w:highlight w:val="green"/>
        </w:rPr>
        <w:t>(</w:t>
      </w:r>
      <w:r w:rsidR="005A24C5" w:rsidRPr="005A24C5">
        <w:rPr>
          <w:i/>
          <w:highlight w:val="green"/>
        </w:rPr>
        <w:t>m*k</w:t>
      </w:r>
      <w:r w:rsidR="005A24C5" w:rsidRPr="00A50A22">
        <w:rPr>
          <w:highlight w:val="green"/>
        </w:rPr>
        <w:t>)</w:t>
      </w:r>
      <w:r w:rsidR="0086786B" w:rsidRPr="00C213C9">
        <w:rPr>
          <w:highlight w:val="green"/>
        </w:rPr>
        <w:t xml:space="preserve"> and </w:t>
      </w:r>
      <w:r w:rsidR="00F56C22" w:rsidRPr="00C213C9">
        <w:rPr>
          <w:b/>
          <w:i/>
          <w:highlight w:val="green"/>
        </w:rPr>
        <w:t>H</w:t>
      </w:r>
      <w:r w:rsidR="005A24C5">
        <w:rPr>
          <w:b/>
          <w:i/>
          <w:highlight w:val="green"/>
        </w:rPr>
        <w:t xml:space="preserve"> </w:t>
      </w:r>
      <w:r w:rsidR="005A24C5" w:rsidRPr="00A50A22">
        <w:rPr>
          <w:highlight w:val="green"/>
        </w:rPr>
        <w:t>(</w:t>
      </w:r>
      <w:r w:rsidR="005A24C5" w:rsidRPr="005A24C5">
        <w:rPr>
          <w:i/>
          <w:highlight w:val="green"/>
        </w:rPr>
        <w:t>k*n</w:t>
      </w:r>
      <w:r w:rsidR="005A24C5" w:rsidRPr="00A50A22">
        <w:rPr>
          <w:highlight w:val="green"/>
        </w:rPr>
        <w:t>)</w:t>
      </w:r>
      <w:r w:rsidR="00C213C9" w:rsidRPr="00C213C9">
        <w:rPr>
          <w:highlight w:val="green"/>
        </w:rPr>
        <w:t>, which contains information of gene’s clusters and patient’s stratification</w:t>
      </w:r>
      <w:r w:rsidR="005A24C5">
        <w:rPr>
          <w:highlight w:val="green"/>
        </w:rPr>
        <w:t xml:space="preserve">. </w:t>
      </w:r>
      <w:r w:rsidR="005A24C5" w:rsidRPr="005A24C5">
        <w:rPr>
          <w:i/>
          <w:highlight w:val="green"/>
        </w:rPr>
        <w:t>k</w:t>
      </w:r>
      <w:r w:rsidR="005A24C5">
        <w:rPr>
          <w:highlight w:val="green"/>
        </w:rPr>
        <w:t xml:space="preserve"> is the number of clusters defined by user</w:t>
      </w:r>
      <w:r w:rsidR="00B91776" w:rsidRPr="00C213C9">
        <w:rPr>
          <w:highlight w:val="green"/>
        </w:rPr>
        <w:t>.</w:t>
      </w:r>
      <w:r w:rsidR="00C213C9">
        <w:rPr>
          <w:highlight w:val="green"/>
        </w:rPr>
        <w:t xml:space="preserve"> </w:t>
      </w:r>
      <w:r w:rsidR="00F56C22" w:rsidRPr="00C213C9">
        <w:rPr>
          <w:b/>
          <w:i/>
          <w:highlight w:val="green"/>
        </w:rPr>
        <w:t>L</w:t>
      </w:r>
      <w:r w:rsidR="0086786B" w:rsidRPr="00C213C9">
        <w:rPr>
          <w:highlight w:val="green"/>
        </w:rPr>
        <w:t xml:space="preserve"> is t</w:t>
      </w:r>
      <w:r w:rsidR="0086786B">
        <w:t xml:space="preserve">he graph Laplacian, which can be calculated from the PPI network adjacency matrix </w:t>
      </w:r>
      <w:r w:rsidR="0086786B" w:rsidRPr="00B91776">
        <w:rPr>
          <w:b/>
          <w:i/>
        </w:rPr>
        <w:t>A</w:t>
      </w:r>
      <w:r w:rsidR="00B91776">
        <w:t xml:space="preserve"> and corresponding degree matrix </w:t>
      </w:r>
      <w:r w:rsidR="00B91776" w:rsidRPr="00B91776">
        <w:rPr>
          <w:b/>
          <w:i/>
        </w:rPr>
        <w:t>D</w:t>
      </w:r>
      <w:r w:rsidR="00B91776">
        <w:t>,</w:t>
      </w:r>
      <w:r w:rsidR="00F56C22">
        <w:t xml:space="preserve"> </w:t>
      </w:r>
      <w:r w:rsidR="0086786B" w:rsidRPr="000C5315">
        <w:rPr>
          <w:b/>
          <w:i/>
        </w:rPr>
        <w:t>L</w:t>
      </w:r>
      <w:r w:rsidR="0086786B">
        <w:t xml:space="preserve"> = </w:t>
      </w:r>
      <w:r w:rsidR="0086786B" w:rsidRPr="000C5315">
        <w:rPr>
          <w:b/>
          <w:i/>
        </w:rPr>
        <w:t>D</w:t>
      </w:r>
      <w:r w:rsidR="0086786B">
        <w:t xml:space="preserve"> – </w:t>
      </w:r>
      <w:r w:rsidR="0086786B" w:rsidRPr="000C5315">
        <w:rPr>
          <w:b/>
          <w:i/>
        </w:rPr>
        <w:t>A</w:t>
      </w:r>
      <w:r w:rsidR="00F56C22">
        <w:t>.</w:t>
      </w:r>
      <w:r w:rsidR="00B91776">
        <w:t xml:space="preserve"> </w:t>
      </w:r>
      <w:r w:rsidR="00C213C9">
        <w:rPr>
          <w:highlight w:val="green"/>
        </w:rPr>
        <w:t xml:space="preserve">In this case, we also have </w:t>
      </w:r>
      <w:r w:rsidR="00C213C9">
        <w:t>a matrix controlling the sparseness of the factorization result, called s</w:t>
      </w:r>
      <w:r>
        <w:t xml:space="preserve">moothing matrix </w:t>
      </w:r>
      <w:r w:rsidRPr="00EA7E1E">
        <w:rPr>
          <w:b/>
          <w:i/>
        </w:rPr>
        <w:t>S</w:t>
      </w:r>
      <w:r w:rsidR="00C213C9">
        <w:t>, which is in</w:t>
      </w:r>
      <w:r w:rsidR="00DE1765">
        <w:t xml:space="preserve"> following form</w:t>
      </w:r>
      <w:r>
        <w:t>:</w:t>
      </w:r>
    </w:p>
    <w:p w14:paraId="1CEBAFA6" w14:textId="7CD9B9C9" w:rsidR="00E83E0F" w:rsidRPr="00AE423A" w:rsidRDefault="00E83E0F" w:rsidP="00E83E0F">
      <m:oMathPara>
        <m:oMath>
          <m:r>
            <m:rPr>
              <m:sty m:val="bi"/>
            </m:rPr>
            <w:rPr>
              <w:rFonts w:ascii="Cambria Math" w:hAnsi="Cambria Math"/>
            </w:rPr>
            <m:t>S</m:t>
          </m:r>
          <m:r>
            <w:rPr>
              <w:rFonts w:ascii="Cambria Math" w:hAnsi="Cambria Math"/>
            </w:rPr>
            <m:t>=</m:t>
          </m:r>
          <m:d>
            <m:dPr>
              <m:ctrlPr>
                <w:rPr>
                  <w:rFonts w:ascii="Cambria Math" w:hAnsi="Cambria Math"/>
                  <w:i/>
                </w:rPr>
              </m:ctrlPr>
            </m:dPr>
            <m:e>
              <m:r>
                <w:rPr>
                  <w:rFonts w:ascii="Cambria Math" w:hAnsi="Cambria Math"/>
                </w:rPr>
                <m:t>1-θ</m:t>
              </m:r>
            </m:e>
          </m:d>
          <m:r>
            <m:rPr>
              <m:sty m:val="bi"/>
            </m:rPr>
            <w:rPr>
              <w:rFonts w:ascii="Cambria Math" w:hAnsi="Cambria Math"/>
            </w:rPr>
            <m:t>I</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q</m:t>
              </m:r>
            </m:den>
          </m:f>
          <m:r>
            <m:rPr>
              <m:sty m:val="bi"/>
            </m:rPr>
            <w:rPr>
              <w:rFonts w:ascii="Cambria Math" w:hAnsi="Cambria Math"/>
            </w:rPr>
            <m:t>1</m:t>
          </m:r>
          <m:sSup>
            <m:sSupPr>
              <m:ctrlPr>
                <w:rPr>
                  <w:rFonts w:ascii="Cambria Math" w:hAnsi="Cambria Math"/>
                  <w:i/>
                </w:rPr>
              </m:ctrlPr>
            </m:sSupPr>
            <m:e>
              <m:r>
                <m:rPr>
                  <m:sty m:val="bi"/>
                </m:rPr>
                <w:rPr>
                  <w:rFonts w:ascii="Cambria Math" w:hAnsi="Cambria Math"/>
                </w:rPr>
                <m:t>1</m:t>
              </m:r>
            </m:e>
            <m:sup>
              <m:r>
                <w:rPr>
                  <w:rFonts w:ascii="Cambria Math" w:hAnsi="Cambria Math"/>
                </w:rPr>
                <m:t>T</m:t>
              </m:r>
            </m:sup>
          </m:sSup>
        </m:oMath>
      </m:oMathPara>
    </w:p>
    <w:p w14:paraId="6B9A2BCF" w14:textId="130632A0" w:rsidR="005C16CD" w:rsidRDefault="005C16CD" w:rsidP="003840F8">
      <w:r>
        <w:t xml:space="preserve">Where </w:t>
      </w:r>
      <m:oMath>
        <m:r>
          <w:rPr>
            <w:rFonts w:ascii="Cambria Math" w:hAnsi="Cambria Math"/>
          </w:rPr>
          <m:t>θ</m:t>
        </m:r>
      </m:oMath>
      <w:r>
        <w:t xml:space="preserve"> is a value in (0,1) and often needed to be determined by data</w:t>
      </w:r>
      <w:r w:rsidR="00B91776">
        <w:t xml:space="preserve">, </w:t>
      </w:r>
      <w:r w:rsidR="00B91776" w:rsidRPr="00B91776">
        <w:rPr>
          <w:b/>
          <w:i/>
        </w:rPr>
        <w:t>I</w:t>
      </w:r>
      <w:r w:rsidR="000D7ABC">
        <w:rPr>
          <w:b/>
          <w:i/>
        </w:rPr>
        <w:t xml:space="preserve"> </w:t>
      </w:r>
      <w:proofErr w:type="gramStart"/>
      <w:r w:rsidR="000D7ABC" w:rsidRPr="000D7ABC">
        <w:t>is</w:t>
      </w:r>
      <w:proofErr w:type="gramEnd"/>
      <w:r w:rsidR="000D7ABC" w:rsidRPr="000D7ABC">
        <w:t xml:space="preserve"> </w:t>
      </w:r>
      <w:r w:rsidR="003E31CC">
        <w:t>an</w:t>
      </w:r>
      <w:r w:rsidR="000D7ABC" w:rsidRPr="000D7ABC">
        <w:t xml:space="preserve"> identity matrix</w:t>
      </w:r>
      <w:r w:rsidR="003E31CC">
        <w:t xml:space="preserve"> and </w:t>
      </w:r>
      <w:r w:rsidR="003E31CC" w:rsidRPr="00E27D6B">
        <w:rPr>
          <w:b/>
          <w:i/>
        </w:rPr>
        <w:t>1</w:t>
      </w:r>
      <w:r w:rsidR="00E27D6B">
        <w:rPr>
          <w:b/>
          <w:i/>
        </w:rPr>
        <w:t xml:space="preserve"> </w:t>
      </w:r>
      <w:r w:rsidR="00E27D6B">
        <w:t>is vector of ones</w:t>
      </w:r>
      <w:r>
        <w:t>.</w:t>
      </w:r>
    </w:p>
    <w:p w14:paraId="708CFCE5" w14:textId="17435EBE" w:rsidR="003840F8" w:rsidRPr="005B48DE" w:rsidRDefault="005B48DE" w:rsidP="003840F8">
      <w:r>
        <w:t>Following the multiplicative u</w:t>
      </w:r>
      <w:r w:rsidR="003840F8" w:rsidRPr="005B48DE">
        <w:t>pdating rule</w:t>
      </w:r>
      <w:r>
        <w:t xml:space="preserve"> to achieve the local minima</w:t>
      </w:r>
      <w:r w:rsidR="003840F8" w:rsidRPr="005B48DE">
        <w:t>:</w:t>
      </w:r>
    </w:p>
    <w:p w14:paraId="6BCEC7D0" w14:textId="77777777" w:rsidR="003840F8" w:rsidRPr="005B48DE" w:rsidRDefault="003E31CC" w:rsidP="003840F8">
      <m:oMathPara>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t>
                  </m:r>
                  <m:r>
                    <m:rPr>
                      <m:sty m:val="bi"/>
                    </m:rPr>
                    <w:rPr>
                      <w:rFonts w:ascii="Cambria Math" w:hAnsi="Cambria Math"/>
                    </w:rPr>
                    <m:t>V</m:t>
                  </m:r>
                  <m:sSup>
                    <m:sSupPr>
                      <m:ctrlPr>
                        <w:rPr>
                          <w:rFonts w:ascii="Cambria Math" w:hAnsi="Cambria Math"/>
                          <w:i/>
                        </w:rPr>
                      </m:ctrlPr>
                    </m:sSupPr>
                    <m:e>
                      <m:r>
                        <m:rPr>
                          <m:sty m:val="bi"/>
                        </m:rPr>
                        <w:rPr>
                          <w:rFonts w:ascii="Cambria Math" w:hAnsi="Cambria Math"/>
                        </w:rPr>
                        <m:t>H</m:t>
                      </m:r>
                    </m:e>
                    <m:sup>
                      <m:r>
                        <w:rPr>
                          <w:rFonts w:ascii="Cambria Math" w:hAnsi="Cambria Math"/>
                        </w:rPr>
                        <m:t>T</m:t>
                      </m:r>
                    </m:sup>
                  </m:sSup>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r>
                    <m:rPr>
                      <m:sty m:val="bi"/>
                    </m:rPr>
                    <w:rPr>
                      <w:rFonts w:ascii="Cambria Math" w:hAnsi="Cambria Math"/>
                    </w:rPr>
                    <m:t>WH</m:t>
                  </m:r>
                  <m:sSup>
                    <m:sSupPr>
                      <m:ctrlPr>
                        <w:rPr>
                          <w:rFonts w:ascii="Cambria Math" w:hAnsi="Cambria Math"/>
                          <w:i/>
                        </w:rPr>
                      </m:ctrlPr>
                    </m:sSupPr>
                    <m:e>
                      <m:r>
                        <m:rPr>
                          <m:sty m:val="bi"/>
                        </m:rPr>
                        <w:rPr>
                          <w:rFonts w:ascii="Cambria Math" w:hAnsi="Cambria Math"/>
                        </w:rPr>
                        <m:t>H</m:t>
                      </m:r>
                    </m:e>
                    <m:sup>
                      <m:r>
                        <w:rPr>
                          <w:rFonts w:ascii="Cambria Math" w:hAnsi="Cambria Math"/>
                        </w:rPr>
                        <m:t>T</m:t>
                      </m:r>
                    </m:sup>
                  </m:sSup>
                  <m:r>
                    <w:rPr>
                      <w:rFonts w:ascii="Cambria Math" w:hAnsi="Cambria Math"/>
                    </w:rPr>
                    <m:t>)</m:t>
                  </m:r>
                </m:e>
                <m:sub>
                  <m:r>
                    <w:rPr>
                      <w:rFonts w:ascii="Cambria Math" w:hAnsi="Cambria Math"/>
                    </w:rPr>
                    <m:t>ij</m:t>
                  </m:r>
                </m:sub>
              </m:sSub>
            </m:den>
          </m:f>
        </m:oMath>
      </m:oMathPara>
    </w:p>
    <w:p w14:paraId="3FBD6D13" w14:textId="611482A5" w:rsidR="00732B65" w:rsidRDefault="003E31CC" w:rsidP="003C1BDD">
      <m:oMathPara>
        <m:oMath>
          <m:sSub>
            <m:sSubPr>
              <m:ctrlPr>
                <w:rPr>
                  <w:rFonts w:ascii="Cambria Math" w:hAnsi="Cambria Math"/>
                  <w:i/>
                </w:rPr>
              </m:ctrlPr>
            </m:sSubPr>
            <m:e>
              <m:r>
                <w:rPr>
                  <w:rFonts w:ascii="Cambria Math" w:hAnsi="Cambria Math"/>
                </w:rPr>
                <m:t>h</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V</m:t>
                  </m:r>
                  <m:r>
                    <w:rPr>
                      <w:rFonts w:ascii="Cambria Math" w:hAnsi="Cambria Math"/>
                    </w:rPr>
                    <m:t>+λ</m:t>
                  </m:r>
                  <m:r>
                    <m:rPr>
                      <m:sty m:val="bi"/>
                    </m:rPr>
                    <w:rPr>
                      <w:rFonts w:ascii="Cambria Math" w:hAnsi="Cambria Math"/>
                    </w:rPr>
                    <m:t>HA</m:t>
                  </m:r>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WH</m:t>
                  </m:r>
                  <m:r>
                    <w:rPr>
                      <w:rFonts w:ascii="Cambria Math" w:hAnsi="Cambria Math"/>
                    </w:rPr>
                    <m:t>+λ</m:t>
                  </m:r>
                  <m:r>
                    <m:rPr>
                      <m:sty m:val="bi"/>
                    </m:rPr>
                    <w:rPr>
                      <w:rFonts w:ascii="Cambria Math" w:hAnsi="Cambria Math"/>
                    </w:rPr>
                    <m:t>HD</m:t>
                  </m:r>
                  <m:r>
                    <w:rPr>
                      <w:rFonts w:ascii="Cambria Math" w:hAnsi="Cambria Math"/>
                    </w:rPr>
                    <m:t>)</m:t>
                  </m:r>
                </m:e>
                <m:sub>
                  <m:r>
                    <w:rPr>
                      <w:rFonts w:ascii="Cambria Math" w:hAnsi="Cambria Math"/>
                    </w:rPr>
                    <m:t>ij</m:t>
                  </m:r>
                </m:sub>
              </m:sSub>
            </m:den>
          </m:f>
        </m:oMath>
      </m:oMathPara>
    </w:p>
    <w:p w14:paraId="1A4DAF1F" w14:textId="34478C68" w:rsidR="003C2290" w:rsidRDefault="00A301EB" w:rsidP="003C1BDD">
      <w:r>
        <w:t>Since currently</w:t>
      </w:r>
      <w:r w:rsidR="00F818A5">
        <w:t xml:space="preserve"> there is no theoretical way to find value of </w:t>
      </w:r>
      <m:oMath>
        <m:r>
          <w:rPr>
            <w:rFonts w:ascii="Cambria Math" w:hAnsi="Cambria Math"/>
          </w:rPr>
          <m:t>λ</m:t>
        </m:r>
      </m:oMath>
      <w:r w:rsidR="00F818A5">
        <w:t xml:space="preserve">, </w:t>
      </w:r>
      <w:r w:rsidR="00AC41B4">
        <w:t>we</w:t>
      </w:r>
      <w:r w:rsidR="00F818A5">
        <w:t xml:space="preserve"> empirical</w:t>
      </w:r>
      <w:r w:rsidR="00AC41B4">
        <w:t>ly estimated</w:t>
      </w:r>
      <w:r w:rsidR="001E3353">
        <w:t xml:space="preserve"> it</w:t>
      </w:r>
      <w:r w:rsidR="00AC41B4">
        <w:t xml:space="preserve"> by </w:t>
      </w:r>
      <w:r>
        <w:t>try</w:t>
      </w:r>
      <w:r w:rsidR="00AC41B4">
        <w:t>ing</w:t>
      </w:r>
      <w:r>
        <w:t xml:space="preserve"> a series of values like</w:t>
      </w:r>
      <w:r w:rsidR="005F45BA">
        <w:t xml:space="preserve"> 0.1,</w:t>
      </w:r>
      <w:r>
        <w:t xml:space="preserve"> 10,100,1000, etc.</w:t>
      </w:r>
    </w:p>
    <w:p w14:paraId="6C9C9D39" w14:textId="77777777" w:rsidR="00F818A5" w:rsidRDefault="00F818A5" w:rsidP="003C1BDD"/>
    <w:p w14:paraId="1F15EC10" w14:textId="516AA89D" w:rsidR="00C33476" w:rsidRDefault="00E274C7" w:rsidP="00624A16">
      <w:pPr>
        <w:outlineLvl w:val="0"/>
        <w:rPr>
          <w:b/>
        </w:rPr>
      </w:pPr>
      <w:r>
        <w:rPr>
          <w:b/>
        </w:rPr>
        <w:lastRenderedPageBreak/>
        <w:t>M</w:t>
      </w:r>
      <w:r w:rsidRPr="00C33476">
        <w:rPr>
          <w:b/>
        </w:rPr>
        <w:t xml:space="preserve">ultiple </w:t>
      </w:r>
      <w:r>
        <w:rPr>
          <w:b/>
        </w:rPr>
        <w:t>g</w:t>
      </w:r>
      <w:r w:rsidR="0023551F">
        <w:rPr>
          <w:b/>
        </w:rPr>
        <w:t>raph</w:t>
      </w:r>
      <w:r w:rsidR="00C33476" w:rsidRPr="00C33476">
        <w:rPr>
          <w:b/>
        </w:rPr>
        <w:t>-regularized NMF</w:t>
      </w:r>
      <w:r>
        <w:rPr>
          <w:b/>
        </w:rPr>
        <w:t xml:space="preserve"> (m-</w:t>
      </w:r>
      <w:proofErr w:type="spellStart"/>
      <w:r>
        <w:rPr>
          <w:b/>
        </w:rPr>
        <w:t>gNMF</w:t>
      </w:r>
      <w:proofErr w:type="spellEnd"/>
      <w:r>
        <w:rPr>
          <w:b/>
        </w:rPr>
        <w:t>)</w:t>
      </w:r>
    </w:p>
    <w:p w14:paraId="09CE4887" w14:textId="77777777" w:rsidR="00AE6724" w:rsidRPr="00C33476" w:rsidRDefault="00AE6724" w:rsidP="003C1BDD">
      <w:pPr>
        <w:rPr>
          <w:b/>
        </w:rPr>
      </w:pPr>
    </w:p>
    <w:p w14:paraId="75DD9D4F" w14:textId="644579EF" w:rsidR="00555369" w:rsidRPr="00A301EB" w:rsidRDefault="00000F43" w:rsidP="00555369">
      <w:r w:rsidRPr="00A301EB">
        <w:t xml:space="preserve">Inspired </w:t>
      </w:r>
      <w:r w:rsidRPr="004C541B">
        <w:t xml:space="preserve">by </w:t>
      </w:r>
      <w:proofErr w:type="spellStart"/>
      <w:r w:rsidR="004C541B" w:rsidRPr="004C541B">
        <w:t>j</w:t>
      </w:r>
      <w:r w:rsidR="00A36F18" w:rsidRPr="004C541B">
        <w:t>NMF</w:t>
      </w:r>
      <w:r w:rsidR="004C541B" w:rsidRPr="004C541B">
        <w:t>MA</w:t>
      </w:r>
      <w:proofErr w:type="spellEnd"/>
      <w:r w:rsidR="004C541B" w:rsidRPr="004C541B">
        <w:t xml:space="preserve"> </w:t>
      </w:r>
      <w:r w:rsidR="004C541B" w:rsidRPr="004C541B">
        <w:fldChar w:fldCharType="begin">
          <w:fldData xml:space="preserve">PEVuZE5vdGU+PENpdGU+PEF1dGhvcj5XYW5nPC9BdXRob3I+PFllYXI+MjAxNTwvWWVhcj48UmVj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==
</w:fldData>
        </w:fldChar>
      </w:r>
      <w:r w:rsidR="00434329">
        <w:instrText xml:space="preserve"> ADDIN EN.CITE </w:instrText>
      </w:r>
      <w:r w:rsidR="00434329">
        <w:fldChar w:fldCharType="begin">
          <w:fldData xml:space="preserve">PEVuZE5vdGU+PENpdGU+PEF1dGhvcj5XYW5nPC9BdXRob3I+PFllYXI+MjAxNTwvWWVhcj48UmVj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==
</w:fldData>
        </w:fldChar>
      </w:r>
      <w:r w:rsidR="00434329">
        <w:instrText xml:space="preserve"> ADDIN EN.CITE.DATA </w:instrText>
      </w:r>
      <w:r w:rsidR="00434329">
        <w:fldChar w:fldCharType="end"/>
      </w:r>
      <w:r w:rsidR="004C541B" w:rsidRPr="004C541B">
        <w:fldChar w:fldCharType="separate"/>
      </w:r>
      <w:r w:rsidR="00434329">
        <w:t>(</w:t>
      </w:r>
      <w:r w:rsidR="00434329" w:rsidRPr="00AD5020">
        <w:t>18, 19</w:t>
      </w:r>
      <w:r w:rsidR="00434329">
        <w:t>)</w:t>
      </w:r>
      <w:r w:rsidR="004C541B" w:rsidRPr="004C541B">
        <w:fldChar w:fldCharType="end"/>
      </w:r>
      <w:r w:rsidR="00A36F18" w:rsidRPr="004C541B">
        <w:t xml:space="preserve"> and GNMF</w:t>
      </w:r>
      <w:r w:rsidR="004C541B" w:rsidRPr="004C541B">
        <w:t xml:space="preserve"> </w:t>
      </w:r>
      <w:r w:rsidR="004C541B" w:rsidRPr="004C541B">
        <w:fldChar w:fldCharType="begin"/>
      </w:r>
      <w:r w:rsidR="00434329">
        <w:instrText xml:space="preserve"> ADDIN EN.CITE &lt;EndNote&gt;&lt;Cite&gt;&lt;Author&gt;Cai&lt;/Author&gt;&lt;Year&gt;2011&lt;/Year&gt;&lt;RecNum&gt;735&lt;/RecNum&gt;&lt;DisplayText&gt;(&lt;style face="italic"&gt;20&lt;/style&gt;)&lt;/DisplayText&gt;&lt;record&gt;&lt;rec-number&gt;735&lt;/rec-number&gt;&lt;foreign-keys&gt;&lt;key app="EN" db-id="29twt0zslwedtpe5pe1vwepbfp90dfappw9s" timestamp="1468295378"&gt;735&lt;/key&gt;&lt;/foreign-keys&gt;&lt;ref-type name="Journal Article"&gt;17&lt;/ref-type&gt;&lt;contributors&gt;&lt;authors&gt;&lt;author&gt;Cai, D.&lt;/author&gt;&lt;author&gt;He, X.&lt;/author&gt;&lt;author&gt;Han, J.&lt;/author&gt;&lt;author&gt;Huang, T. S.&lt;/author&gt;&lt;/authors&gt;&lt;/contributors&gt;&lt;titles&gt;&lt;title&gt;Graph Regularized Nonnegative Matrix Factorization for Data Representation&lt;/title&gt;&lt;secondary-title&gt;IEEE Trans Pattern Anal Mach Intell&lt;/secondary-title&gt;&lt;/titles&gt;&lt;periodical&gt;&lt;full-title&gt;IEEE Trans Pattern Anal Mach Intell&lt;/full-title&gt;&lt;/periodical&gt;&lt;pages&gt;1548-60&lt;/pages&gt;&lt;volume&gt;33&lt;/volume&gt;&lt;number&gt;8&lt;/number&gt;&lt;keywords&gt;&lt;keyword&gt;*Algorithms&lt;/keyword&gt;&lt;keyword&gt;Brain/physiology&lt;/keyword&gt;&lt;keyword&gt;Cluster Analysis&lt;/keyword&gt;&lt;keyword&gt;Humans&lt;/keyword&gt;&lt;keyword&gt;Image Processing, Computer-Assisted/*methods&lt;/keyword&gt;&lt;keyword&gt;Models, Biological&lt;/keyword&gt;&lt;keyword&gt;*Models, Statistical&lt;/keyword&gt;&lt;/keywords&gt;&lt;dates&gt;&lt;year&gt;2011&lt;/year&gt;&lt;pub-dates&gt;&lt;date&gt;Aug&lt;/date&gt;&lt;/pub-dates&gt;&lt;/dates&gt;&lt;isbn&gt;1939-3539 (Electronic)&amp;#xD;0098-5589 (Linking)&lt;/isbn&gt;&lt;accession-num&gt;21173440&lt;/accession-num&gt;&lt;urls&gt;&lt;related-urls&gt;&lt;url&gt;http://www.ncbi.nlm.nih.gov/pubmed/21173440&lt;/url&gt;&lt;/related-urls&gt;&lt;/urls&gt;&lt;electronic-resource-num&gt;10.1109/TPAMI.2010.231&lt;/electronic-resource-num&gt;&lt;/record&gt;&lt;/Cite&gt;&lt;/EndNote&gt;</w:instrText>
      </w:r>
      <w:r w:rsidR="004C541B" w:rsidRPr="004C541B">
        <w:fldChar w:fldCharType="separate"/>
      </w:r>
      <w:r w:rsidR="00434329">
        <w:t>(</w:t>
      </w:r>
      <w:r w:rsidR="00434329" w:rsidRPr="00AD5020">
        <w:t>20</w:t>
      </w:r>
      <w:r w:rsidR="00434329">
        <w:t>)</w:t>
      </w:r>
      <w:r w:rsidR="004C541B" w:rsidRPr="004C541B">
        <w:fldChar w:fldCharType="end"/>
      </w:r>
      <w:r w:rsidR="00A36F18" w:rsidRPr="004C541B">
        <w:t>,</w:t>
      </w:r>
      <w:r w:rsidR="00A36F18" w:rsidRPr="00A301EB">
        <w:t xml:space="preserve"> we formulized m-</w:t>
      </w:r>
      <w:proofErr w:type="spellStart"/>
      <w:r w:rsidR="00A36F18" w:rsidRPr="00A301EB">
        <w:t>gNMF</w:t>
      </w:r>
      <w:proofErr w:type="spellEnd"/>
      <w:r w:rsidR="00A36F18" w:rsidRPr="00A301EB">
        <w:t>,</w:t>
      </w:r>
      <w:r w:rsidRPr="00A301EB">
        <w:t xml:space="preserve"> which is implemented with both python and </w:t>
      </w:r>
      <w:proofErr w:type="spellStart"/>
      <w:r w:rsidRPr="00A301EB">
        <w:t>m</w:t>
      </w:r>
      <w:r w:rsidR="00B36778">
        <w:t>atlab</w:t>
      </w:r>
      <w:proofErr w:type="spellEnd"/>
      <w:r w:rsidR="00B36778">
        <w:t xml:space="preserve"> code (extended from ‘</w:t>
      </w:r>
      <w:proofErr w:type="spellStart"/>
      <w:r w:rsidR="00B36778">
        <w:t>Nimfa</w:t>
      </w:r>
      <w:proofErr w:type="spellEnd"/>
      <w:r w:rsidRPr="00A301EB">
        <w:t>’ module and ‘</w:t>
      </w:r>
      <w:r w:rsidR="00A36F18" w:rsidRPr="00A301EB">
        <w:t xml:space="preserve">SNMNMF’ </w:t>
      </w:r>
      <w:r w:rsidRPr="00A301EB">
        <w:t>module</w:t>
      </w:r>
      <w:r w:rsidR="00350B9E">
        <w:t>,</w:t>
      </w:r>
      <w:r w:rsidR="006C7C06">
        <w:t xml:space="preserve"> respectively</w:t>
      </w:r>
      <w:r w:rsidRPr="00A301EB">
        <w:t>). The proof of converge and multiplicative update rule are very simila</w:t>
      </w:r>
      <w:r w:rsidR="003017D6">
        <w:t>r to original NMF paper</w:t>
      </w:r>
      <w:r w:rsidR="003017D6">
        <w:fldChar w:fldCharType="begin"/>
      </w:r>
      <w:r w:rsidR="00434329">
        <w:instrText xml:space="preserve"> ADDIN EN.CITE &lt;EndNote&gt;&lt;Cite&gt;&lt;Author&gt;Lee&lt;/Author&gt;&lt;Year&gt;1999&lt;/Year&gt;&lt;RecNum&gt;732&lt;/RecNum&gt;&lt;DisplayText&gt;(&lt;style face="italic"&gt;17&lt;/style&gt;)&lt;/DisplayText&gt;&lt;record&gt;&lt;rec-number&gt;732&lt;/rec-number&gt;&lt;foreign-keys&gt;&lt;key app="EN" db-id="29twt0zslwedtpe5pe1vwepbfp90dfappw9s" timestamp="1468294879"&gt;732&lt;/key&gt;&lt;/foreign-keys&gt;&lt;ref-type name="Journal Article"&gt;17&lt;/ref-type&gt;&lt;contributors&gt;&lt;authors&gt;&lt;author&gt;Lee, D. D.&lt;/author&gt;&lt;author&gt;Seung, H. S.&lt;/author&gt;&lt;/authors&gt;&lt;/contributors&gt;&lt;auth-address&gt;Bell Laboratories, Lucent Technologies, Murray Hill, New Jersey 07974, USA.&lt;/auth-address&gt;&lt;titles&gt;&lt;title&gt;Learning the parts of objects by non-negative matrix factorization&lt;/title&gt;&lt;secondary-title&gt;Nature&lt;/secondary-title&gt;&lt;/titles&gt;&lt;periodical&gt;&lt;full-title&gt;Nature&lt;/full-title&gt;&lt;/periodical&gt;&lt;pages&gt;788-91&lt;/pages&gt;&lt;volume&gt;401&lt;/volume&gt;&lt;number&gt;6755&lt;/number&gt;&lt;keywords&gt;&lt;keyword&gt;*Algorithms&lt;/keyword&gt;&lt;keyword&gt;Face&lt;/keyword&gt;&lt;keyword&gt;Humans&lt;/keyword&gt;&lt;keyword&gt;*Learning&lt;/keyword&gt;&lt;keyword&gt;Models, Neurological&lt;/keyword&gt;&lt;keyword&gt;Perception/physiology&lt;/keyword&gt;&lt;keyword&gt;Semantics&lt;/keyword&gt;&lt;/keywords&gt;&lt;dates&gt;&lt;year&gt;1999&lt;/year&gt;&lt;pub-dates&gt;&lt;date&gt;Oct 21&lt;/date&gt;&lt;/pub-dates&gt;&lt;/dates&gt;&lt;isbn&gt;0028-0836 (Print)&amp;#xD;0028-0836 (Linking)&lt;/isbn&gt;&lt;accession-num&gt;10548103&lt;/accession-num&gt;&lt;urls&gt;&lt;related-urls&gt;&lt;url&gt;http://www.ncbi.nlm.nih.gov/pubmed/10548103&lt;/url&gt;&lt;/related-urls&gt;&lt;/urls&gt;&lt;electronic-resource-num&gt;10.1038/44565&lt;/electronic-resource-num&gt;&lt;/record&gt;&lt;/Cite&gt;&lt;/EndNote&gt;</w:instrText>
      </w:r>
      <w:r w:rsidR="003017D6">
        <w:fldChar w:fldCharType="separate"/>
      </w:r>
      <w:r w:rsidR="00434329">
        <w:t>(</w:t>
      </w:r>
      <w:r w:rsidR="00434329" w:rsidRPr="00AD5020">
        <w:t>17</w:t>
      </w:r>
      <w:r w:rsidR="00434329">
        <w:t>)</w:t>
      </w:r>
      <w:r w:rsidR="003017D6">
        <w:fldChar w:fldCharType="end"/>
      </w:r>
      <w:r w:rsidRPr="00A301EB">
        <w:t>.</w:t>
      </w:r>
    </w:p>
    <w:p w14:paraId="1B3FB3B3" w14:textId="6E892B29" w:rsidR="00555369" w:rsidRDefault="00555369" w:rsidP="00555369">
      <w:r w:rsidRPr="00A301EB">
        <w:t>Objective function:</w:t>
      </w:r>
    </w:p>
    <w:p w14:paraId="02B15F59" w14:textId="6E3C54D1" w:rsidR="00C56B85" w:rsidRPr="008E7522" w:rsidRDefault="00C56B85" w:rsidP="00C56B85">
      <m:oMathPara>
        <m:oMath>
          <m:r>
            <w:rPr>
              <w:rFonts w:ascii="Cambria Math" w:hAnsi="Cambria Math"/>
            </w:rPr>
            <m:t>O=</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1</m:t>
                      </m:r>
                    </m:sub>
                  </m:sSub>
                  <m:r>
                    <w:rPr>
                      <w:rFonts w:ascii="Cambria Math" w:hAnsi="Cambria Math"/>
                    </w:rPr>
                    <m:t>-</m:t>
                  </m:r>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V</m:t>
                      </m:r>
                    </m:e>
                    <m:sub>
                      <m:r>
                        <w:rPr>
                          <w:rFonts w:ascii="Cambria Math" w:hAnsi="Cambria Math"/>
                        </w:rPr>
                        <m:t>2</m:t>
                      </m:r>
                    </m:sub>
                  </m:sSub>
                  <m:r>
                    <w:rPr>
                      <w:rFonts w:ascii="Cambria Math" w:hAnsi="Cambria Math"/>
                    </w:rPr>
                    <m:t>-</m:t>
                  </m:r>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Tr(</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sSub>
            <m:sSubPr>
              <m:ctrlPr>
                <w:rPr>
                  <w:rFonts w:ascii="Cambria Math" w:hAnsi="Cambria Math"/>
                  <w:i/>
                </w:rPr>
              </m:ctrlPr>
            </m:sSubPr>
            <m:e>
              <m:r>
                <m:rPr>
                  <m:sty m:val="bi"/>
                </m:rPr>
                <w:rPr>
                  <w:rFonts w:ascii="Cambria Math" w:hAnsi="Cambria Math"/>
                </w:rPr>
                <m:t>L</m:t>
              </m:r>
            </m:e>
            <m:sub>
              <m:r>
                <w:rPr>
                  <w:rFonts w:ascii="Cambria Math" w:hAnsi="Cambria Math"/>
                </w:rPr>
                <m:t>1</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1</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Tr(</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sSub>
            <m:sSubPr>
              <m:ctrlPr>
                <w:rPr>
                  <w:rFonts w:ascii="Cambria Math" w:hAnsi="Cambria Math"/>
                  <w:i/>
                </w:rPr>
              </m:ctrlPr>
            </m:sSubPr>
            <m:e>
              <m:r>
                <m:rPr>
                  <m:sty m:val="bi"/>
                </m:rPr>
                <w:rPr>
                  <w:rFonts w:ascii="Cambria Math" w:hAnsi="Cambria Math"/>
                </w:rPr>
                <m:t>L</m:t>
              </m:r>
            </m:e>
            <m:sub>
              <m:r>
                <w:rPr>
                  <w:rFonts w:ascii="Cambria Math" w:hAnsi="Cambria Math"/>
                </w:rPr>
                <m:t>2</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2</m:t>
              </m:r>
            </m:sub>
            <m:sup>
              <m:r>
                <w:rPr>
                  <w:rFonts w:ascii="Cambria Math" w:hAnsi="Cambria Math"/>
                </w:rPr>
                <m:t>T</m:t>
              </m:r>
            </m:sup>
          </m:sSubSup>
          <m:r>
            <w:rPr>
              <w:rFonts w:ascii="Cambria Math" w:hAnsi="Cambria Math"/>
            </w:rPr>
            <m:t>)</m:t>
          </m:r>
        </m:oMath>
      </m:oMathPara>
    </w:p>
    <w:p w14:paraId="61832E33" w14:textId="33383B0C" w:rsidR="006A6B9E" w:rsidRDefault="00A50A22" w:rsidP="00C56B85">
      <w:r w:rsidRPr="007C3ED7">
        <w:rPr>
          <w:highlight w:val="green"/>
        </w:rPr>
        <w:t xml:space="preserve">where </w:t>
      </w:r>
      <m:oMath>
        <m:sSub>
          <m:sSubPr>
            <m:ctrlPr>
              <w:rPr>
                <w:rFonts w:ascii="Cambria Math" w:hAnsi="Cambria Math"/>
                <w:i/>
                <w:highlight w:val="green"/>
              </w:rPr>
            </m:ctrlPr>
          </m:sSubPr>
          <m:e>
            <m:r>
              <m:rPr>
                <m:sty m:val="bi"/>
              </m:rPr>
              <w:rPr>
                <w:rFonts w:ascii="Cambria Math" w:hAnsi="Cambria Math"/>
                <w:highlight w:val="green"/>
              </w:rPr>
              <m:t>V</m:t>
            </m:r>
          </m:e>
          <m:sub>
            <m:r>
              <w:rPr>
                <w:rFonts w:ascii="Cambria Math" w:hAnsi="Cambria Math"/>
                <w:highlight w:val="green"/>
              </w:rPr>
              <m:t>i</m:t>
            </m:r>
          </m:sub>
        </m:sSub>
      </m:oMath>
      <w:r w:rsidRPr="007C3ED7">
        <w:rPr>
          <w:highlight w:val="green"/>
        </w:rPr>
        <w:t xml:space="preserve"> (</w:t>
      </w:r>
      <w:proofErr w:type="spellStart"/>
      <w:r w:rsidRPr="007C3ED7">
        <w:rPr>
          <w:i/>
          <w:highlight w:val="green"/>
        </w:rPr>
        <w:t>i</w:t>
      </w:r>
      <w:proofErr w:type="spellEnd"/>
      <w:r w:rsidRPr="007C3ED7">
        <w:rPr>
          <w:highlight w:val="green"/>
        </w:rPr>
        <w:t>=1,2)</w:t>
      </w:r>
      <w:r w:rsidR="00D975F9" w:rsidRPr="007C3ED7">
        <w:rPr>
          <w:highlight w:val="green"/>
        </w:rPr>
        <w:t xml:space="preserve"> are the input patient-gene matrix</w:t>
      </w:r>
      <w:r w:rsidR="00F479A5" w:rsidRPr="007C3ED7">
        <w:rPr>
          <w:highlight w:val="green"/>
        </w:rPr>
        <w:t xml:space="preserve">, just as we described above. </w:t>
      </w:r>
      <w:r w:rsidR="00113542" w:rsidRPr="007C3ED7">
        <w:rPr>
          <w:highlight w:val="green"/>
        </w:rPr>
        <w:t>Following the same notation we defined above,</w:t>
      </w:r>
      <w:r w:rsidR="00D975F9" w:rsidRPr="007C3ED7">
        <w:rPr>
          <w:highlight w:val="green"/>
        </w:rPr>
        <w:t xml:space="preserve"> </w:t>
      </w:r>
      <w:r w:rsidR="00D975F9" w:rsidRPr="007C3ED7">
        <w:rPr>
          <w:b/>
          <w:i/>
          <w:highlight w:val="green"/>
        </w:rPr>
        <w:t>W</w:t>
      </w:r>
      <w:r w:rsidR="00D975F9" w:rsidRPr="007C3ED7">
        <w:rPr>
          <w:highlight w:val="green"/>
        </w:rPr>
        <w:t xml:space="preserve">, </w:t>
      </w:r>
      <m:oMath>
        <m:sSub>
          <m:sSubPr>
            <m:ctrlPr>
              <w:rPr>
                <w:rFonts w:ascii="Cambria Math" w:hAnsi="Cambria Math"/>
                <w:i/>
                <w:highlight w:val="green"/>
              </w:rPr>
            </m:ctrlPr>
          </m:sSubPr>
          <m:e>
            <m:r>
              <m:rPr>
                <m:sty m:val="bi"/>
              </m:rPr>
              <w:rPr>
                <w:rFonts w:ascii="Cambria Math" w:hAnsi="Cambria Math"/>
                <w:highlight w:val="green"/>
              </w:rPr>
              <m:t>H</m:t>
            </m:r>
          </m:e>
          <m:sub>
            <m:r>
              <w:rPr>
                <w:rFonts w:ascii="Cambria Math" w:hAnsi="Cambria Math"/>
                <w:highlight w:val="green"/>
              </w:rPr>
              <m:t>i</m:t>
            </m:r>
          </m:sub>
        </m:sSub>
      </m:oMath>
      <w:r w:rsidR="00D975F9" w:rsidRPr="007C3ED7">
        <w:rPr>
          <w:highlight w:val="green"/>
        </w:rPr>
        <w:t xml:space="preserve"> (</w:t>
      </w:r>
      <w:proofErr w:type="spellStart"/>
      <w:r w:rsidR="00D975F9" w:rsidRPr="007C3ED7">
        <w:rPr>
          <w:i/>
          <w:highlight w:val="green"/>
        </w:rPr>
        <w:t>i</w:t>
      </w:r>
      <w:proofErr w:type="spellEnd"/>
      <w:r w:rsidR="00D975F9" w:rsidRPr="007C3ED7">
        <w:rPr>
          <w:highlight w:val="green"/>
        </w:rPr>
        <w:t xml:space="preserve">=1,2) are the factorized results representing gene or patients subgroups. </w:t>
      </w:r>
      <w:r w:rsidR="00D975F9" w:rsidRPr="007C3ED7">
        <w:rPr>
          <w:b/>
          <w:i/>
          <w:highlight w:val="green"/>
        </w:rPr>
        <w:t>L</w:t>
      </w:r>
      <w:r w:rsidR="00D975F9" w:rsidRPr="007C3ED7">
        <w:rPr>
          <w:highlight w:val="green"/>
        </w:rPr>
        <w:t xml:space="preserve"> is the graph Laplacian calculated from the known PPI network. </w:t>
      </w:r>
    </w:p>
    <w:p w14:paraId="49F9060B" w14:textId="77777777" w:rsidR="00D36877" w:rsidRDefault="00D36877" w:rsidP="00C56B85">
      <w:r>
        <w:t>Following the multiplicative u</w:t>
      </w:r>
      <w:r w:rsidRPr="005B48DE">
        <w:t>pdating rule</w:t>
      </w:r>
      <w:r>
        <w:t xml:space="preserve"> to achieve the local minima</w:t>
      </w:r>
      <w:r w:rsidRPr="005B48DE">
        <w:t>:</w:t>
      </w:r>
    </w:p>
    <w:p w14:paraId="40808857" w14:textId="7169AEBB" w:rsidR="00C56B85" w:rsidRDefault="003E31CC" w:rsidP="00C56B85">
      <m:oMathPara>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1</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2</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2</m:t>
                      </m:r>
                    </m:sub>
                    <m:sup>
                      <m:r>
                        <w:rPr>
                          <w:rFonts w:ascii="Cambria Math" w:hAnsi="Cambria Math"/>
                        </w:rPr>
                        <m:t>T</m:t>
                      </m:r>
                    </m:sup>
                  </m:sSubSup>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1</m:t>
                      </m:r>
                    </m:sub>
                    <m:sup>
                      <m:r>
                        <w:rPr>
                          <w:rFonts w:ascii="Cambria Math" w:hAnsi="Cambria Math"/>
                        </w:rPr>
                        <m:t>T</m:t>
                      </m:r>
                    </m:sup>
                  </m:sSubSup>
                  <m:r>
                    <w:rPr>
                      <w:rFonts w:ascii="Cambria Math" w:hAnsi="Cambria Math"/>
                    </w:rPr>
                    <m:t>+</m:t>
                  </m:r>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sSubSup>
                    <m:sSubSupPr>
                      <m:ctrlPr>
                        <w:rPr>
                          <w:rFonts w:ascii="Cambria Math" w:hAnsi="Cambria Math"/>
                          <w:i/>
                        </w:rPr>
                      </m:ctrlPr>
                    </m:sSubSupPr>
                    <m:e>
                      <m:r>
                        <m:rPr>
                          <m:sty m:val="bi"/>
                        </m:rPr>
                        <w:rPr>
                          <w:rFonts w:ascii="Cambria Math" w:hAnsi="Cambria Math"/>
                        </w:rPr>
                        <m:t>H</m:t>
                      </m:r>
                    </m:e>
                    <m:sub>
                      <m:r>
                        <w:rPr>
                          <w:rFonts w:ascii="Cambria Math" w:hAnsi="Cambria Math"/>
                        </w:rPr>
                        <m:t>2</m:t>
                      </m:r>
                    </m:sub>
                    <m:sup>
                      <m:r>
                        <w:rPr>
                          <w:rFonts w:ascii="Cambria Math" w:hAnsi="Cambria Math"/>
                        </w:rPr>
                        <m:t>T</m:t>
                      </m:r>
                    </m:sup>
                  </m:sSubSup>
                  <m:r>
                    <w:rPr>
                      <w:rFonts w:ascii="Cambria Math" w:hAnsi="Cambria Math"/>
                    </w:rPr>
                    <m:t>)</m:t>
                  </m:r>
                </m:e>
                <m:sub>
                  <m:r>
                    <w:rPr>
                      <w:rFonts w:ascii="Cambria Math" w:hAnsi="Cambria Math"/>
                    </w:rPr>
                    <m:t>ij</m:t>
                  </m:r>
                </m:sub>
              </m:sSub>
            </m:den>
          </m:f>
        </m:oMath>
      </m:oMathPara>
    </w:p>
    <w:p w14:paraId="1DFB5B8E" w14:textId="0482EFDD" w:rsidR="00C56B85" w:rsidRPr="007C3F21" w:rsidRDefault="003E31CC" w:rsidP="00C56B85">
      <w:pPr>
        <w:outlineLvl w:val="0"/>
      </w:pPr>
      <m:oMathPara>
        <m:oMath>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1</m:t>
              </m:r>
            </m:sup>
          </m:sSubSup>
          <m:f>
            <m:fPr>
              <m:ctrlPr>
                <w:rPr>
                  <w:rFonts w:ascii="Cambria Math" w:hAnsi="Cambria Math"/>
                  <w:i/>
                </w:rPr>
              </m:ctrlPr>
            </m:fPr>
            <m:num>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b>
                    <m:sSubPr>
                      <m:ctrlPr>
                        <w:rPr>
                          <w:rFonts w:ascii="Cambria Math" w:hAnsi="Cambria Math"/>
                          <w:i/>
                        </w:rPr>
                      </m:ctrlPr>
                    </m:sSubPr>
                    <m:e>
                      <m:r>
                        <m:rPr>
                          <m:sty m:val="bi"/>
                        </m:rP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m:rPr>
                          <m:sty m:val="bi"/>
                        </m:rPr>
                        <w:rPr>
                          <w:rFonts w:ascii="Cambria Math" w:hAnsi="Cambria Math"/>
                        </w:rPr>
                        <m:t>H</m:t>
                      </m:r>
                    </m:e>
                    <m:sub>
                      <m:r>
                        <w:rPr>
                          <w:rFonts w:ascii="Cambria Math" w:hAnsi="Cambria Math"/>
                        </w:rPr>
                        <m:t>1</m:t>
                      </m:r>
                    </m:sub>
                  </m:sSub>
                  <m:sSub>
                    <m:sSubPr>
                      <m:ctrlPr>
                        <w:rPr>
                          <w:rFonts w:ascii="Cambria Math" w:hAnsi="Cambria Math"/>
                          <w:b/>
                          <w:i/>
                        </w:rPr>
                      </m:ctrlPr>
                    </m:sSubPr>
                    <m:e>
                      <m:r>
                        <m:rPr>
                          <m:sty m:val="bi"/>
                        </m:rPr>
                        <w:rPr>
                          <w:rFonts w:ascii="Cambria Math" w:hAnsi="Cambria Math"/>
                        </w:rPr>
                        <m:t>A</m:t>
                      </m:r>
                    </m:e>
                    <m:sub>
                      <m:r>
                        <w:rPr>
                          <w:rFonts w:ascii="Cambria Math" w:hAnsi="Cambria Math"/>
                        </w:rPr>
                        <m:t>1</m:t>
                      </m:r>
                    </m:sub>
                  </m:sSub>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H</m:t>
                      </m:r>
                    </m:e>
                    <m:sub>
                      <m:r>
                        <w:rPr>
                          <w:rFonts w:ascii="Cambria Math" w:hAnsi="Cambria Math"/>
                        </w:rPr>
                        <m:t>1</m:t>
                      </m:r>
                    </m:sub>
                  </m:sSub>
                  <m:sSub>
                    <m:sSubPr>
                      <m:ctrlPr>
                        <w:rPr>
                          <w:rFonts w:ascii="Cambria Math" w:hAnsi="Cambria Math"/>
                          <w:b/>
                          <w:i/>
                        </w:rPr>
                      </m:ctrlPr>
                    </m:sSubPr>
                    <m:e>
                      <m:r>
                        <m:rPr>
                          <m:sty m:val="bi"/>
                        </m:rPr>
                        <w:rPr>
                          <w:rFonts w:ascii="Cambria Math" w:hAnsi="Cambria Math"/>
                        </w:rPr>
                        <m:t>D</m:t>
                      </m:r>
                    </m:e>
                    <m:sub>
                      <m:r>
                        <w:rPr>
                          <w:rFonts w:ascii="Cambria Math" w:hAnsi="Cambria Math"/>
                        </w:rPr>
                        <m:t>1</m:t>
                      </m:r>
                    </m:sub>
                  </m:sSub>
                  <m:r>
                    <w:rPr>
                      <w:rFonts w:ascii="Cambria Math" w:hAnsi="Cambria Math"/>
                    </w:rPr>
                    <m:t>)</m:t>
                  </m:r>
                </m:e>
                <m:sub>
                  <m:r>
                    <w:rPr>
                      <w:rFonts w:ascii="Cambria Math" w:hAnsi="Cambria Math"/>
                    </w:rPr>
                    <m:t>ij</m:t>
                  </m:r>
                </m:sub>
              </m:sSub>
            </m:den>
          </m:f>
        </m:oMath>
      </m:oMathPara>
    </w:p>
    <w:p w14:paraId="4EF42A48" w14:textId="41361CCF" w:rsidR="00C56B85" w:rsidRPr="007C3F21" w:rsidRDefault="003E31CC" w:rsidP="00C56B85">
      <w:pPr>
        <w:outlineLvl w:val="0"/>
      </w:pPr>
      <m:oMathPara>
        <m:oMath>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2</m:t>
              </m:r>
            </m:sup>
          </m:sSubSup>
          <m:f>
            <m:fPr>
              <m:ctrlPr>
                <w:rPr>
                  <w:rFonts w:ascii="Cambria Math" w:hAnsi="Cambria Math"/>
                  <w:i/>
                </w:rPr>
              </m:ctrlPr>
            </m:fPr>
            <m:num>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b>
                    <m:sSubPr>
                      <m:ctrlPr>
                        <w:rPr>
                          <w:rFonts w:ascii="Cambria Math" w:hAnsi="Cambria Math"/>
                          <w:i/>
                        </w:rPr>
                      </m:ctrlPr>
                    </m:sSubPr>
                    <m:e>
                      <m:r>
                        <m:rPr>
                          <m:sty m:val="bi"/>
                        </m:rP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m:rPr>
                          <m:sty m:val="bi"/>
                        </m:rPr>
                        <w:rPr>
                          <w:rFonts w:ascii="Cambria Math" w:hAnsi="Cambria Math"/>
                        </w:rPr>
                        <m:t>H</m:t>
                      </m:r>
                    </m:e>
                    <m:sub>
                      <m:r>
                        <w:rPr>
                          <w:rFonts w:ascii="Cambria Math" w:hAnsi="Cambria Math"/>
                        </w:rPr>
                        <m:t>2</m:t>
                      </m:r>
                    </m:sub>
                  </m:sSub>
                  <m:sSub>
                    <m:sSubPr>
                      <m:ctrlPr>
                        <w:rPr>
                          <w:rFonts w:ascii="Cambria Math" w:hAnsi="Cambria Math"/>
                          <w:b/>
                          <w:i/>
                        </w:rPr>
                      </m:ctrlPr>
                    </m:sSubPr>
                    <m:e>
                      <m:r>
                        <m:rPr>
                          <m:sty m:val="bi"/>
                        </m:rPr>
                        <w:rPr>
                          <w:rFonts w:ascii="Cambria Math" w:hAnsi="Cambria Math"/>
                        </w:rPr>
                        <m:t>A</m:t>
                      </m:r>
                    </m:e>
                    <m:sub>
                      <m:r>
                        <w:rPr>
                          <w:rFonts w:ascii="Cambria Math" w:hAnsi="Cambria Math"/>
                        </w:rPr>
                        <m:t>2</m:t>
                      </m:r>
                    </m:sub>
                  </m:sSub>
                  <m:r>
                    <w:rPr>
                      <w:rFonts w:ascii="Cambria Math" w:hAnsi="Cambria Math"/>
                    </w:rPr>
                    <m:t>)</m:t>
                  </m:r>
                </m:e>
                <m:sub>
                  <m:r>
                    <w:rPr>
                      <w:rFonts w:ascii="Cambria Math" w:hAnsi="Cambria Math"/>
                    </w:rPr>
                    <m:t>ij</m:t>
                  </m:r>
                </m:sub>
              </m:sSub>
            </m:num>
            <m:den>
              <m:sSub>
                <m:sSubPr>
                  <m:ctrlPr>
                    <w:rPr>
                      <w:rFonts w:ascii="Cambria Math" w:hAnsi="Cambria Math"/>
                      <w:i/>
                    </w:rPr>
                  </m:ctrlPr>
                </m:sSubPr>
                <m:e>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r>
                    <m:rPr>
                      <m:sty m:val="bi"/>
                    </m:rPr>
                    <w:rPr>
                      <w:rFonts w:ascii="Cambria Math" w:hAnsi="Cambria Math"/>
                    </w:rPr>
                    <m:t>W</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H</m:t>
                      </m:r>
                    </m:e>
                    <m:sub>
                      <m:r>
                        <w:rPr>
                          <w:rFonts w:ascii="Cambria Math" w:hAnsi="Cambria Math"/>
                        </w:rPr>
                        <m:t>2</m:t>
                      </m:r>
                    </m:sub>
                  </m:sSub>
                  <m:sSub>
                    <m:sSubPr>
                      <m:ctrlPr>
                        <w:rPr>
                          <w:rFonts w:ascii="Cambria Math" w:hAnsi="Cambria Math"/>
                          <w:b/>
                          <w:i/>
                        </w:rPr>
                      </m:ctrlPr>
                    </m:sSubPr>
                    <m:e>
                      <m:r>
                        <m:rPr>
                          <m:sty m:val="bi"/>
                        </m:rPr>
                        <w:rPr>
                          <w:rFonts w:ascii="Cambria Math" w:hAnsi="Cambria Math"/>
                        </w:rPr>
                        <m:t>D</m:t>
                      </m:r>
                    </m:e>
                    <m:sub>
                      <m:r>
                        <w:rPr>
                          <w:rFonts w:ascii="Cambria Math" w:hAnsi="Cambria Math"/>
                        </w:rPr>
                        <m:t>2</m:t>
                      </m:r>
                    </m:sub>
                  </m:sSub>
                  <m:r>
                    <w:rPr>
                      <w:rFonts w:ascii="Cambria Math" w:hAnsi="Cambria Math"/>
                    </w:rPr>
                    <m:t>)</m:t>
                  </m:r>
                </m:e>
                <m:sub>
                  <m:r>
                    <w:rPr>
                      <w:rFonts w:ascii="Cambria Math" w:hAnsi="Cambria Math"/>
                    </w:rPr>
                    <m:t>ij</m:t>
                  </m:r>
                </m:sub>
              </m:sSub>
            </m:den>
          </m:f>
        </m:oMath>
      </m:oMathPara>
    </w:p>
    <w:p w14:paraId="65993A49" w14:textId="3AFA9909" w:rsidR="00CD77D2" w:rsidRDefault="00CD77D2" w:rsidP="002D6791">
      <w:r w:rsidRPr="007C3F21">
        <w:t xml:space="preserve">The estimation of </w:t>
      </w:r>
      <m:oMath>
        <m:r>
          <w:rPr>
            <w:rFonts w:ascii="Cambria Math" w:hAnsi="Cambria Math"/>
          </w:rPr>
          <m:t>λ</m:t>
        </m:r>
      </m:oMath>
      <w:r w:rsidRPr="007C3F21">
        <w:t xml:space="preserve"> follows the method described under ns-gNMF</w:t>
      </w:r>
      <w:r>
        <w:t xml:space="preserve"> section.</w:t>
      </w:r>
    </w:p>
    <w:p w14:paraId="61A43E0C" w14:textId="425DDE02" w:rsidR="00CD77D2" w:rsidRPr="00CD77D2" w:rsidRDefault="00CD77D2" w:rsidP="003C1BDD">
      <w:r>
        <w:t xml:space="preserve">  </w:t>
      </w:r>
    </w:p>
    <w:p w14:paraId="77263C57" w14:textId="51DB1A44" w:rsidR="0023551F" w:rsidRDefault="00104E66" w:rsidP="00624A16">
      <w:pPr>
        <w:outlineLvl w:val="0"/>
        <w:rPr>
          <w:b/>
        </w:rPr>
      </w:pPr>
      <w:r>
        <w:rPr>
          <w:b/>
        </w:rPr>
        <w:t>Existing NMF</w:t>
      </w:r>
      <w:r w:rsidR="0023551F">
        <w:rPr>
          <w:b/>
        </w:rPr>
        <w:t xml:space="preserve"> algorithms</w:t>
      </w:r>
      <w:r>
        <w:rPr>
          <w:b/>
        </w:rPr>
        <w:t xml:space="preserve"> used for comparison</w:t>
      </w:r>
    </w:p>
    <w:p w14:paraId="73153FDE" w14:textId="77777777" w:rsidR="00AE6724" w:rsidRPr="00CD77D2" w:rsidRDefault="00AE6724" w:rsidP="003C1BDD">
      <w:pPr>
        <w:rPr>
          <w:b/>
        </w:rPr>
      </w:pPr>
    </w:p>
    <w:p w14:paraId="10E5C6D3" w14:textId="38A326F4" w:rsidR="0023551F" w:rsidRPr="007A7125" w:rsidRDefault="00AD709B" w:rsidP="003C1BDD">
      <w:r>
        <w:t xml:space="preserve">In paper we compared our methods with existing NMF based </w:t>
      </w:r>
      <w:proofErr w:type="spellStart"/>
      <w:r>
        <w:t>metods</w:t>
      </w:r>
      <w:proofErr w:type="spellEnd"/>
      <w:r>
        <w:t xml:space="preserve">. </w:t>
      </w:r>
      <w:r w:rsidR="0023551F" w:rsidRPr="007A7125">
        <w:t xml:space="preserve">For standard NMF, </w:t>
      </w:r>
      <w:r w:rsidR="007A7125" w:rsidRPr="007A7125">
        <w:t xml:space="preserve">we used </w:t>
      </w:r>
      <w:r w:rsidR="00B21A05">
        <w:t>‘</w:t>
      </w:r>
      <w:proofErr w:type="spellStart"/>
      <w:r w:rsidR="007A7125" w:rsidRPr="007A7125">
        <w:t>Nmf</w:t>
      </w:r>
      <w:proofErr w:type="spellEnd"/>
      <w:r w:rsidR="00B21A05">
        <w:t>’</w:t>
      </w:r>
      <w:r w:rsidR="007A7125" w:rsidRPr="007A7125">
        <w:t xml:space="preserve"> class </w:t>
      </w:r>
      <w:r w:rsidR="0023551F" w:rsidRPr="007A7125">
        <w:t xml:space="preserve">from </w:t>
      </w:r>
      <w:proofErr w:type="spellStart"/>
      <w:r w:rsidR="0023551F" w:rsidRPr="007A7125">
        <w:t>Nimfa</w:t>
      </w:r>
      <w:proofErr w:type="spellEnd"/>
      <w:r w:rsidR="0023551F" w:rsidRPr="007A7125">
        <w:t xml:space="preserve"> package (python implementation</w:t>
      </w:r>
      <w:r w:rsidR="007A7125" w:rsidRPr="007A7125">
        <w:t>)</w:t>
      </w:r>
      <w:r w:rsidR="0023551F" w:rsidRPr="007A7125">
        <w:t xml:space="preserve">, and </w:t>
      </w:r>
      <w:proofErr w:type="spellStart"/>
      <w:r w:rsidR="007A7125" w:rsidRPr="007A7125">
        <w:t>nnls</w:t>
      </w:r>
      <w:proofErr w:type="spellEnd"/>
      <w:r w:rsidR="007A7125" w:rsidRPr="007A7125">
        <w:t xml:space="preserve"> class from </w:t>
      </w:r>
      <w:r w:rsidR="00104E66">
        <w:t>Li’s NMF Toolbox</w:t>
      </w:r>
      <w:r w:rsidR="007A7125" w:rsidRPr="007A7125">
        <w:t xml:space="preserve"> (</w:t>
      </w:r>
      <w:proofErr w:type="spellStart"/>
      <w:r w:rsidR="007A7125" w:rsidRPr="007A7125">
        <w:t>matlab</w:t>
      </w:r>
      <w:proofErr w:type="spellEnd"/>
      <w:r w:rsidR="007A7125" w:rsidRPr="007A7125">
        <w:t xml:space="preserve"> implementation). For graph-regularized </w:t>
      </w:r>
      <w:proofErr w:type="spellStart"/>
      <w:r w:rsidR="007A7125" w:rsidRPr="007A7125">
        <w:t>nmf</w:t>
      </w:r>
      <w:proofErr w:type="spellEnd"/>
      <w:r w:rsidR="007A7125" w:rsidRPr="007A7125">
        <w:t>, we used ‘</w:t>
      </w:r>
      <w:proofErr w:type="spellStart"/>
      <w:r w:rsidR="0023551F" w:rsidRPr="007A7125">
        <w:t>netnmf</w:t>
      </w:r>
      <w:proofErr w:type="spellEnd"/>
      <w:r w:rsidR="007A7125" w:rsidRPr="007A7125">
        <w:t>’ class from NBS</w:t>
      </w:r>
      <w:r w:rsidR="007A7125">
        <w:t xml:space="preserve"> </w:t>
      </w:r>
      <w:r w:rsidR="007A7125" w:rsidRPr="007A7125">
        <w:t>(</w:t>
      </w:r>
      <w:proofErr w:type="spellStart"/>
      <w:r w:rsidR="007A7125" w:rsidRPr="007A7125">
        <w:t>matlab</w:t>
      </w:r>
      <w:proofErr w:type="spellEnd"/>
      <w:r w:rsidR="007A7125" w:rsidRPr="007A7125">
        <w:t>), ‘</w:t>
      </w:r>
      <w:r w:rsidR="0023551F" w:rsidRPr="007A7125">
        <w:t>GNMF</w:t>
      </w:r>
      <w:r w:rsidR="007A7125" w:rsidRPr="007A7125">
        <w:t>’ class from</w:t>
      </w:r>
      <w:r w:rsidR="0023551F" w:rsidRPr="007A7125">
        <w:t xml:space="preserve"> </w:t>
      </w:r>
      <w:proofErr w:type="spellStart"/>
      <w:r w:rsidR="007A7125" w:rsidRPr="007A7125">
        <w:t>Cai’s</w:t>
      </w:r>
      <w:proofErr w:type="spellEnd"/>
      <w:r w:rsidR="007A7125" w:rsidRPr="007A7125">
        <w:t xml:space="preserve"> released code</w:t>
      </w:r>
      <w:r w:rsidR="007A7125">
        <w:t xml:space="preserve"> </w:t>
      </w:r>
      <w:r w:rsidR="0023551F" w:rsidRPr="007A7125">
        <w:t>(</w:t>
      </w:r>
      <w:proofErr w:type="spellStart"/>
      <w:r w:rsidR="0023551F" w:rsidRPr="007A7125">
        <w:t>matlab</w:t>
      </w:r>
      <w:proofErr w:type="spellEnd"/>
      <w:r w:rsidR="0023551F" w:rsidRPr="007A7125">
        <w:t>)</w:t>
      </w:r>
      <w:r w:rsidR="007A7125" w:rsidRPr="007A7125">
        <w:t>, and a ‘</w:t>
      </w:r>
      <w:proofErr w:type="spellStart"/>
      <w:r w:rsidR="007A7125" w:rsidRPr="007A7125">
        <w:t>Gnmf</w:t>
      </w:r>
      <w:proofErr w:type="spellEnd"/>
      <w:r w:rsidR="007A7125" w:rsidRPr="007A7125">
        <w:t>’ class</w:t>
      </w:r>
      <w:r w:rsidR="007A7125">
        <w:t xml:space="preserve"> </w:t>
      </w:r>
      <w:r w:rsidR="007A7125" w:rsidRPr="007A7125">
        <w:t>(</w:t>
      </w:r>
      <w:r w:rsidR="007A7125">
        <w:t>python</w:t>
      </w:r>
      <w:r w:rsidR="007A7125" w:rsidRPr="007A7125">
        <w:t xml:space="preserve">) </w:t>
      </w:r>
      <w:r w:rsidR="007A7125">
        <w:t>I</w:t>
      </w:r>
      <w:r w:rsidR="007A7125" w:rsidRPr="007A7125">
        <w:t xml:space="preserve"> implemented based on </w:t>
      </w:r>
      <w:proofErr w:type="spellStart"/>
      <w:r w:rsidR="007A7125" w:rsidRPr="007A7125">
        <w:t>Nimfa’s</w:t>
      </w:r>
      <w:proofErr w:type="spellEnd"/>
      <w:r w:rsidR="007A7125" w:rsidRPr="007A7125">
        <w:t xml:space="preserve"> framework (see manifest of submitted code).</w:t>
      </w:r>
    </w:p>
    <w:p w14:paraId="32946524" w14:textId="77777777" w:rsidR="0023551F" w:rsidRDefault="0023551F" w:rsidP="003C1BDD">
      <w:pPr>
        <w:rPr>
          <w:b/>
        </w:rPr>
      </w:pPr>
    </w:p>
    <w:p w14:paraId="0D43E3A1" w14:textId="008046EC" w:rsidR="00C33476" w:rsidRDefault="00C33476" w:rsidP="00624A16">
      <w:pPr>
        <w:outlineLvl w:val="0"/>
        <w:rPr>
          <w:b/>
        </w:rPr>
      </w:pPr>
      <w:r w:rsidRPr="00C33476">
        <w:rPr>
          <w:b/>
        </w:rPr>
        <w:t xml:space="preserve">Consensus Clustering </w:t>
      </w:r>
    </w:p>
    <w:p w14:paraId="11401951" w14:textId="77777777" w:rsidR="00AE6724" w:rsidRDefault="00AE6724" w:rsidP="003C1BDD">
      <w:pPr>
        <w:rPr>
          <w:b/>
        </w:rPr>
      </w:pPr>
    </w:p>
    <w:p w14:paraId="2ACC7696" w14:textId="69A905D0" w:rsidR="00457742" w:rsidRDefault="00457742" w:rsidP="00457742">
      <w:r>
        <w:t>The stochastic natu</w:t>
      </w:r>
      <w:r w:rsidR="0021795C">
        <w:t>re of NMF-based methods require</w:t>
      </w:r>
      <w:r>
        <w:t xml:space="preserve"> consensus clustering to promote result’s robustness and evaluate the stability </w:t>
      </w:r>
      <w:r>
        <w:fldChar w:fldCharType="begin"/>
      </w:r>
      <w:r w:rsidR="00434329">
        <w:instrText xml:space="preserve"> ADDIN EN.CITE &lt;EndNote&gt;&lt;Cite&gt;&lt;Author&gt;Brunet&lt;/Author&gt;&lt;Year&gt;2004&lt;/Year&gt;&lt;RecNum&gt;717&lt;/RecNum&gt;&lt;DisplayText&gt;(&lt;style face="italic"&gt;21&lt;/style&gt;)&lt;/DisplayText&gt;&lt;record&gt;&lt;rec-number&gt;717&lt;/rec-number&gt;&lt;foreign-keys&gt;&lt;key app="EN" db-id="29twt0zslwedtpe5pe1vwepbfp90dfappw9s" timestamp="1462212146"&gt;717&lt;/key&gt;&lt;/foreign-keys&gt;&lt;ref-type name="Journal Article"&gt;17&lt;/ref-type&gt;&lt;contributors&gt;&lt;authors&gt;&lt;author&gt;Brunet, J. P.&lt;/author&gt;&lt;author&gt;Tamayo, P.&lt;/author&gt;&lt;author&gt;Golub, T. R.&lt;/author&gt;&lt;author&gt;Mesirov, J. P.&lt;/author&gt;&lt;/authors&gt;&lt;/contributors&gt;&lt;auth-address&gt;The Eli and Edythe L. Broad Institute, Massachusetts Institute of Technology and Harvard University, 320 Charles Street, Cambridge, MA 02141, USA.&lt;/auth-address&gt;&lt;titles&gt;&lt;title&gt;Metagenes and molecular pattern discovery using matrix factorization&lt;/title&gt;&lt;secondary-title&gt;Proc Natl Acad Sci U S A&lt;/secondary-title&gt;&lt;/titles&gt;&lt;periodical&gt;&lt;full-title&gt;Proc Natl Acad Sci U S A&lt;/full-title&gt;&lt;/periodical&gt;&lt;pages&gt;4164-9&lt;/pages&gt;&lt;volume&gt;101&lt;/volume&gt;&lt;number&gt;12&lt;/number&gt;&lt;keywords&gt;&lt;keyword&gt;Algorithms&lt;/keyword&gt;&lt;keyword&gt;Central Nervous System Neoplasms/classification/genetics&lt;/keyword&gt;&lt;keyword&gt;*Computational Biology&lt;/keyword&gt;&lt;keyword&gt;Data Interpretation, Statistical&lt;/keyword&gt;&lt;keyword&gt;Leukemia/classification/genetics&lt;/keyword&gt;&lt;keyword&gt;Medulloblastoma/genetics&lt;/keyword&gt;&lt;keyword&gt;*Models, Genetic&lt;/keyword&gt;&lt;keyword&gt;Neoplasms/*classification/genetics&lt;/keyword&gt;&lt;/keywords&gt;&lt;dates&gt;&lt;year&gt;2004&lt;/year&gt;&lt;pub-dates&gt;&lt;date&gt;Mar 23&lt;/date&gt;&lt;/pub-dates&gt;&lt;/dates&gt;&lt;isbn&gt;0027-8424 (Print)&amp;#xD;0027-8424 (Linking)&lt;/isbn&gt;&lt;accession-num&gt;15016911&lt;/accession-num&gt;&lt;urls&gt;&lt;related-urls&gt;&lt;url&gt;http://www.ncbi.nlm.nih.gov/pubmed/15016911&lt;/url&gt;&lt;/related-urls&gt;&lt;/urls&gt;&lt;custom2&gt;PMC384712&lt;/custom2&gt;&lt;electronic-resource-num&gt;10.1073/pnas.0308531101&lt;/electronic-resource-num&gt;&lt;/record&gt;&lt;/Cite&gt;&lt;/EndNote&gt;</w:instrText>
      </w:r>
      <w:r>
        <w:fldChar w:fldCharType="separate"/>
      </w:r>
      <w:r w:rsidR="00434329">
        <w:t>(</w:t>
      </w:r>
      <w:r w:rsidR="00434329" w:rsidRPr="00AD5020">
        <w:t>21</w:t>
      </w:r>
      <w:r w:rsidR="00434329">
        <w:t>)</w:t>
      </w:r>
      <w:r>
        <w:fldChar w:fldCharType="end"/>
      </w:r>
      <w:r>
        <w:t xml:space="preserve"> . In this paper, as a default,</w:t>
      </w:r>
      <w:r w:rsidRPr="00457742">
        <w:t xml:space="preserve"> </w:t>
      </w:r>
      <w:r>
        <w:t>all the</w:t>
      </w:r>
      <w:r w:rsidRPr="00457742">
        <w:t xml:space="preserve"> NMF</w:t>
      </w:r>
      <w:r>
        <w:t xml:space="preserve"> based clustering algorithm was performed with multiple runs</w:t>
      </w:r>
      <w:r w:rsidRPr="00457742">
        <w:t xml:space="preserve"> to</w:t>
      </w:r>
      <w:r>
        <w:t xml:space="preserve"> stratify input cohort into subgroups</w:t>
      </w:r>
      <w:r w:rsidRPr="00457742">
        <w:t xml:space="preserve">. </w:t>
      </w:r>
      <w:r>
        <w:t xml:space="preserve">More specifically, the clustering algorithm was </w:t>
      </w:r>
      <w:r w:rsidRPr="00457742">
        <w:t xml:space="preserve">performed 50 to 100 times and all samples and all genes are selected for each run with randomized initiation (no subsampling). </w:t>
      </w:r>
      <w:r w:rsidR="004476AC" w:rsidRPr="00022A56">
        <w:rPr>
          <w:highlight w:val="green"/>
        </w:rPr>
        <w:t xml:space="preserve">As a way of evaluating </w:t>
      </w:r>
      <w:r w:rsidR="00022A56" w:rsidRPr="00022A56">
        <w:rPr>
          <w:highlight w:val="green"/>
        </w:rPr>
        <w:t>stratification’s</w:t>
      </w:r>
      <w:r w:rsidR="004476AC" w:rsidRPr="00022A56">
        <w:rPr>
          <w:highlight w:val="green"/>
        </w:rPr>
        <w:t xml:space="preserve"> stability</w:t>
      </w:r>
      <w:r w:rsidR="00022A56" w:rsidRPr="00022A56">
        <w:rPr>
          <w:highlight w:val="green"/>
        </w:rPr>
        <w:t>,</w:t>
      </w:r>
      <w:r w:rsidR="004476AC" w:rsidRPr="00022A56">
        <w:rPr>
          <w:highlight w:val="green"/>
        </w:rPr>
        <w:t xml:space="preserve"> </w:t>
      </w:r>
      <w:r w:rsidR="00022A56" w:rsidRPr="00022A56">
        <w:rPr>
          <w:highlight w:val="green"/>
        </w:rPr>
        <w:t>clear</w:t>
      </w:r>
      <w:r w:rsidR="004476AC" w:rsidRPr="00022A56">
        <w:rPr>
          <w:highlight w:val="green"/>
        </w:rPr>
        <w:t xml:space="preserve"> blocks observed in consensus clustering</w:t>
      </w:r>
      <w:r w:rsidR="00022A56" w:rsidRPr="00022A56">
        <w:rPr>
          <w:highlight w:val="green"/>
        </w:rPr>
        <w:t xml:space="preserve"> represent stable clusters</w:t>
      </w:r>
      <w:r w:rsidR="004476AC" w:rsidRPr="00022A56">
        <w:rPr>
          <w:highlight w:val="green"/>
        </w:rPr>
        <w:t>.</w:t>
      </w:r>
      <w:r w:rsidR="004476AC">
        <w:t xml:space="preserve"> </w:t>
      </w:r>
      <w:r w:rsidRPr="00457742">
        <w:t xml:space="preserve">Both our implemented python and </w:t>
      </w:r>
      <w:proofErr w:type="spellStart"/>
      <w:r w:rsidRPr="00457742">
        <w:t>matlab</w:t>
      </w:r>
      <w:proofErr w:type="spellEnd"/>
      <w:r w:rsidRPr="00457742">
        <w:t xml:space="preserve"> codes support consensus clustering. The hierarchical clustering (HC) </w:t>
      </w:r>
      <w:proofErr w:type="spellStart"/>
      <w:r w:rsidRPr="00457742">
        <w:t>heatmap</w:t>
      </w:r>
      <w:proofErr w:type="spellEnd"/>
      <w:r w:rsidRPr="00457742">
        <w:t xml:space="preserve"> is created by R script.</w:t>
      </w:r>
    </w:p>
    <w:p w14:paraId="4F8BE857" w14:textId="081B55DB" w:rsidR="004C20A9" w:rsidRDefault="004C20A9" w:rsidP="003C1BDD">
      <w:pPr>
        <w:rPr>
          <w:b/>
        </w:rPr>
      </w:pPr>
    </w:p>
    <w:p w14:paraId="36948653" w14:textId="635F9CD3" w:rsidR="00C03379" w:rsidRDefault="00991E1D" w:rsidP="00624A16">
      <w:pPr>
        <w:outlineLvl w:val="0"/>
        <w:rPr>
          <w:b/>
        </w:rPr>
      </w:pPr>
      <w:r>
        <w:rPr>
          <w:b/>
        </w:rPr>
        <w:t>Rand index</w:t>
      </w:r>
      <w:r w:rsidR="00E1423A">
        <w:rPr>
          <w:b/>
        </w:rPr>
        <w:t xml:space="preserve"> (RI)</w:t>
      </w:r>
      <w:r>
        <w:rPr>
          <w:b/>
        </w:rPr>
        <w:t xml:space="preserve"> and </w:t>
      </w:r>
      <w:r w:rsidR="009B34E0">
        <w:rPr>
          <w:b/>
        </w:rPr>
        <w:t xml:space="preserve">Adjusted </w:t>
      </w:r>
      <w:r w:rsidR="00E1423A">
        <w:rPr>
          <w:b/>
        </w:rPr>
        <w:t>Rand I</w:t>
      </w:r>
      <w:r w:rsidR="00C03379">
        <w:rPr>
          <w:b/>
        </w:rPr>
        <w:t>ndex</w:t>
      </w:r>
      <w:r w:rsidR="00E1423A">
        <w:rPr>
          <w:b/>
        </w:rPr>
        <w:t xml:space="preserve"> (ARI)</w:t>
      </w:r>
    </w:p>
    <w:p w14:paraId="0C531559" w14:textId="77777777" w:rsidR="00AF5B65" w:rsidRDefault="00AF5B65" w:rsidP="00C03379">
      <w:pPr>
        <w:rPr>
          <w:b/>
        </w:rPr>
      </w:pPr>
    </w:p>
    <w:p w14:paraId="477485B5" w14:textId="5AC631F9" w:rsidR="005147BC" w:rsidRPr="00434538" w:rsidRDefault="008204B7" w:rsidP="00C03379">
      <w:pPr>
        <w:rPr>
          <w:highlight w:val="green"/>
        </w:rPr>
      </w:pPr>
      <w:r w:rsidRPr="00DF251F">
        <w:rPr>
          <w:highlight w:val="green"/>
        </w:rPr>
        <w:t>In this paper c</w:t>
      </w:r>
      <w:r w:rsidR="00FC0681" w:rsidRPr="00DF251F">
        <w:rPr>
          <w:highlight w:val="green"/>
        </w:rPr>
        <w:t xml:space="preserve">lustering </w:t>
      </w:r>
      <w:r w:rsidR="004F4EE6">
        <w:rPr>
          <w:highlight w:val="green"/>
        </w:rPr>
        <w:t>a</w:t>
      </w:r>
      <w:r w:rsidR="005147BC" w:rsidRPr="00DF251F">
        <w:rPr>
          <w:highlight w:val="green"/>
        </w:rPr>
        <w:t xml:space="preserve">ccuracy is </w:t>
      </w:r>
      <w:r w:rsidR="005A27FA" w:rsidRPr="00DF251F">
        <w:rPr>
          <w:highlight w:val="green"/>
        </w:rPr>
        <w:t>reported</w:t>
      </w:r>
      <w:r w:rsidR="005147BC" w:rsidRPr="00DF251F">
        <w:rPr>
          <w:highlight w:val="green"/>
        </w:rPr>
        <w:t xml:space="preserve"> as the Adjusted Rand Index</w:t>
      </w:r>
      <w:r w:rsidR="008A1F0E" w:rsidRPr="00DF251F">
        <w:rPr>
          <w:highlight w:val="green"/>
        </w:rPr>
        <w:t xml:space="preserve"> (ARI)</w:t>
      </w:r>
      <w:r w:rsidR="00965C12" w:rsidRPr="00DF251F">
        <w:rPr>
          <w:highlight w:val="green"/>
        </w:rPr>
        <w:t xml:space="preserve"> </w:t>
      </w:r>
      <w:r w:rsidR="005A27FA" w:rsidRPr="00DF251F">
        <w:rPr>
          <w:highlight w:val="green"/>
        </w:rPr>
        <w:fldChar w:fldCharType="begin"/>
      </w:r>
      <w:r w:rsidR="005A27FA" w:rsidRPr="00DF251F">
        <w:rPr>
          <w:highlight w:val="green"/>
        </w:rPr>
        <w:instrText xml:space="preserve"> ADDIN EN.CITE &lt;EndNote&gt;&lt;Cite&gt;&lt;Author&gt;Rand&lt;/Author&gt;&lt;Year&gt;1971&lt;/Year&gt;&lt;RecNum&gt;741&lt;/RecNum&gt;&lt;DisplayText&gt;(&lt;style face="italic"&gt;22&lt;/style&gt;)&lt;/DisplayText&gt;&lt;record&gt;&lt;rec-number&gt;741&lt;/rec-number&gt;&lt;foreign-keys&gt;&lt;key app="EN" db-id="29twt0zslwedtpe5pe1vwepbfp90dfappw9s" timestamp="1468404518"&gt;741&lt;/key&gt;&lt;/foreign-keys&gt;&lt;ref-type name="Journal Article"&gt;17&lt;/ref-type&gt;&lt;contributors&gt;&lt;authors&gt;&lt;author&gt;Rand, William 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isbn&gt;0162-1459&lt;/isbn&gt;&lt;urls&gt;&lt;/urls&gt;&lt;/record&gt;&lt;/Cite&gt;&lt;/EndNote&gt;</w:instrText>
      </w:r>
      <w:r w:rsidR="005A27FA" w:rsidRPr="00DF251F">
        <w:rPr>
          <w:highlight w:val="green"/>
        </w:rPr>
        <w:fldChar w:fldCharType="separate"/>
      </w:r>
      <w:r w:rsidR="005A27FA" w:rsidRPr="00DF251F">
        <w:rPr>
          <w:highlight w:val="green"/>
        </w:rPr>
        <w:t>(22)</w:t>
      </w:r>
      <w:r w:rsidR="005A27FA" w:rsidRPr="00DF251F">
        <w:rPr>
          <w:highlight w:val="green"/>
        </w:rPr>
        <w:fldChar w:fldCharType="end"/>
      </w:r>
      <w:r w:rsidR="004F4EE6">
        <w:rPr>
          <w:highlight w:val="green"/>
        </w:rPr>
        <w:t xml:space="preserve"> between the known stratification from simulation and the stratification generated by our method.</w:t>
      </w:r>
      <w:r w:rsidR="00FC0681" w:rsidRPr="00DF251F">
        <w:rPr>
          <w:highlight w:val="green"/>
        </w:rPr>
        <w:t xml:space="preserve"> </w:t>
      </w:r>
      <w:r w:rsidR="004F4EE6" w:rsidRPr="00DF251F">
        <w:rPr>
          <w:highlight w:val="green"/>
        </w:rPr>
        <w:t xml:space="preserve">Adjusted </w:t>
      </w:r>
      <w:r w:rsidR="004F4EE6" w:rsidRPr="00DF251F">
        <w:rPr>
          <w:highlight w:val="green"/>
        </w:rPr>
        <w:lastRenderedPageBreak/>
        <w:t xml:space="preserve">Rand Index (ARI) </w:t>
      </w:r>
      <w:r w:rsidR="004F4EE6" w:rsidRPr="00DF251F">
        <w:rPr>
          <w:highlight w:val="green"/>
        </w:rPr>
        <w:fldChar w:fldCharType="begin"/>
      </w:r>
      <w:r w:rsidR="004F4EE6" w:rsidRPr="00DF251F">
        <w:rPr>
          <w:highlight w:val="green"/>
        </w:rPr>
        <w:instrText xml:space="preserve"> ADDIN EN.CITE &lt;EndNote&gt;&lt;Cite&gt;&lt;Author&gt;Rand&lt;/Author&gt;&lt;Year&gt;1971&lt;/Year&gt;&lt;RecNum&gt;741&lt;/RecNum&gt;&lt;DisplayText&gt;(&lt;style face="italic"&gt;22&lt;/style&gt;)&lt;/DisplayText&gt;&lt;record&gt;&lt;rec-number&gt;741&lt;/rec-number&gt;&lt;foreign-keys&gt;&lt;key app="EN" db-id="29twt0zslwedtpe5pe1vwepbfp90dfappw9s" timestamp="1468404518"&gt;741&lt;/key&gt;&lt;/foreign-keys&gt;&lt;ref-type name="Journal Article"&gt;17&lt;/ref-type&gt;&lt;contributors&gt;&lt;authors&gt;&lt;author&gt;Rand, William 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isbn&gt;0162-1459&lt;/isbn&gt;&lt;urls&gt;&lt;/urls&gt;&lt;/record&gt;&lt;/Cite&gt;&lt;/EndNote&gt;</w:instrText>
      </w:r>
      <w:r w:rsidR="004F4EE6" w:rsidRPr="00DF251F">
        <w:rPr>
          <w:highlight w:val="green"/>
        </w:rPr>
        <w:fldChar w:fldCharType="separate"/>
      </w:r>
      <w:r w:rsidR="004F4EE6" w:rsidRPr="00DF251F">
        <w:rPr>
          <w:highlight w:val="green"/>
        </w:rPr>
        <w:t>(22)</w:t>
      </w:r>
      <w:r w:rsidR="004F4EE6" w:rsidRPr="00DF251F">
        <w:rPr>
          <w:highlight w:val="green"/>
        </w:rPr>
        <w:fldChar w:fldCharType="end"/>
      </w:r>
      <w:r w:rsidR="00DB5596">
        <w:rPr>
          <w:highlight w:val="green"/>
        </w:rPr>
        <w:t xml:space="preserve"> calculates</w:t>
      </w:r>
      <w:r w:rsidR="00FC0681" w:rsidRPr="00DF251F">
        <w:rPr>
          <w:highlight w:val="green"/>
        </w:rPr>
        <w:t xml:space="preserve"> the</w:t>
      </w:r>
      <w:r w:rsidR="005147BC" w:rsidRPr="00DF251F">
        <w:rPr>
          <w:highlight w:val="green"/>
        </w:rPr>
        <w:t xml:space="preserve"> overlap between</w:t>
      </w:r>
      <w:r w:rsidR="00DB5596">
        <w:rPr>
          <w:highlight w:val="green"/>
        </w:rPr>
        <w:t xml:space="preserve"> two sets with the consideration of </w:t>
      </w:r>
      <w:r w:rsidR="00FE4A20">
        <w:rPr>
          <w:highlight w:val="green"/>
        </w:rPr>
        <w:t xml:space="preserve">effect of </w:t>
      </w:r>
      <w:r w:rsidR="00DB5596">
        <w:rPr>
          <w:highlight w:val="green"/>
        </w:rPr>
        <w:t>random</w:t>
      </w:r>
      <w:r w:rsidR="00FE4A20">
        <w:rPr>
          <w:highlight w:val="green"/>
        </w:rPr>
        <w:t>ness</w:t>
      </w:r>
      <w:r w:rsidR="00FC0681" w:rsidRPr="00DF251F">
        <w:rPr>
          <w:highlight w:val="green"/>
        </w:rPr>
        <w:t>.</w:t>
      </w:r>
      <w:r w:rsidR="005147BC" w:rsidRPr="00DF251F">
        <w:rPr>
          <w:highlight w:val="green"/>
        </w:rPr>
        <w:t xml:space="preserve"> </w:t>
      </w:r>
      <w:r w:rsidR="00420FDF" w:rsidRPr="00DF251F">
        <w:rPr>
          <w:highlight w:val="green"/>
        </w:rPr>
        <w:t>The original Rand Index</w:t>
      </w:r>
      <w:r w:rsidR="008A1F0E" w:rsidRPr="00DF251F">
        <w:rPr>
          <w:highlight w:val="green"/>
        </w:rPr>
        <w:t xml:space="preserve"> (RI)</w:t>
      </w:r>
      <w:r w:rsidR="00420FDF" w:rsidRPr="00DF251F">
        <w:rPr>
          <w:highlight w:val="green"/>
        </w:rPr>
        <w:t xml:space="preserve"> can be value from 0 to 1, representing from completely no overlap to perfect overlap. </w:t>
      </w:r>
      <w:r w:rsidR="00FE4A20">
        <w:rPr>
          <w:highlight w:val="green"/>
        </w:rPr>
        <w:t>RI</w:t>
      </w:r>
      <w:r w:rsidR="008A1F0E" w:rsidRPr="00DF251F">
        <w:rPr>
          <w:highlight w:val="green"/>
        </w:rPr>
        <w:t xml:space="preserve"> is simply the number of agreements between two stratifications divided by n select 2, where n is the total number of elements. </w:t>
      </w:r>
      <w:r w:rsidR="006D681B">
        <w:rPr>
          <w:highlight w:val="green"/>
        </w:rPr>
        <w:t>ARI</w:t>
      </w:r>
      <w:r w:rsidR="008A1F0E" w:rsidRPr="00DF251F">
        <w:rPr>
          <w:highlight w:val="green"/>
        </w:rPr>
        <w:t xml:space="preserve">, instead, </w:t>
      </w:r>
      <w:r w:rsidR="00420FDF" w:rsidRPr="00DF251F">
        <w:rPr>
          <w:highlight w:val="green"/>
        </w:rPr>
        <w:t xml:space="preserve">takes into account of the situation that the index is less than the expected index. </w:t>
      </w:r>
      <w:r w:rsidR="008A1F0E" w:rsidRPr="00DF251F">
        <w:rPr>
          <w:highlight w:val="green"/>
        </w:rPr>
        <w:t>Therefore,</w:t>
      </w:r>
      <w:r w:rsidR="00FC0681" w:rsidRPr="00DF251F">
        <w:rPr>
          <w:highlight w:val="green"/>
        </w:rPr>
        <w:t xml:space="preserve"> the score</w:t>
      </w:r>
      <w:r w:rsidR="00FC0681">
        <w:t xml:space="preserve"> can be lower than 0, meaning it is less accuracy than expected random assignments. </w:t>
      </w:r>
    </w:p>
    <w:p w14:paraId="3C0AE7A3" w14:textId="397925F1" w:rsidR="00C03379" w:rsidRDefault="003247F3" w:rsidP="00756871">
      <w:pPr>
        <w:jc w:val="center"/>
      </w:pPr>
      <w:r>
        <w:t xml:space="preserve"> </w:t>
      </w:r>
      <w:r w:rsidR="00C03379">
        <w:t xml:space="preserve"> </w:t>
      </w:r>
      <m:oMath>
        <m:r>
          <w:rPr>
            <w:rFonts w:ascii="Cambria Math" w:hAnsi="Cambria Math"/>
          </w:rPr>
          <m:t>ARI=</m:t>
        </m:r>
        <m:f>
          <m:fPr>
            <m:ctrlPr>
              <w:rPr>
                <w:rFonts w:ascii="Cambria Math" w:hAnsi="Cambria Math"/>
                <w:i/>
              </w:rPr>
            </m:ctrlPr>
          </m:fPr>
          <m:num>
            <m:r>
              <w:rPr>
                <w:rFonts w:ascii="Cambria Math" w:hAnsi="Cambria Math"/>
              </w:rPr>
              <m:t>Index-Expected Index</m:t>
            </m:r>
          </m:num>
          <m:den>
            <m:r>
              <w:rPr>
                <w:rFonts w:ascii="Cambria Math" w:hAnsi="Cambria Math"/>
              </w:rPr>
              <m:t>Max Index-Expected Index</m:t>
            </m:r>
          </m:den>
        </m:f>
      </m:oMath>
      <w:r w:rsidR="00C03379">
        <w:t xml:space="preserve"> .</w:t>
      </w:r>
    </w:p>
    <w:p w14:paraId="0A8F7D8D" w14:textId="262E78C2" w:rsidR="006D681B" w:rsidRPr="006D681B" w:rsidRDefault="006D681B" w:rsidP="006D681B">
      <w:pPr>
        <w:rPr>
          <w:highlight w:val="green"/>
        </w:rPr>
      </w:pPr>
      <w:r w:rsidRPr="00DF251F">
        <w:rPr>
          <w:highlight w:val="green"/>
        </w:rPr>
        <w:t xml:space="preserve">We adopted NBS’s </w:t>
      </w:r>
      <w:proofErr w:type="spellStart"/>
      <w:r w:rsidRPr="00DF251F">
        <w:rPr>
          <w:highlight w:val="green"/>
        </w:rPr>
        <w:t>matlab</w:t>
      </w:r>
      <w:proofErr w:type="spellEnd"/>
      <w:r w:rsidRPr="00DF251F">
        <w:rPr>
          <w:highlight w:val="green"/>
        </w:rPr>
        <w:t xml:space="preserve"> function to calculate ARI</w:t>
      </w:r>
      <w:r w:rsidR="00104313">
        <w:rPr>
          <w:highlight w:val="green"/>
        </w:rPr>
        <w:t xml:space="preserve"> and RI</w:t>
      </w:r>
      <w:r w:rsidRPr="00DF251F">
        <w:rPr>
          <w:highlight w:val="green"/>
        </w:rPr>
        <w:t>.</w:t>
      </w:r>
    </w:p>
    <w:p w14:paraId="096523E5" w14:textId="77777777" w:rsidR="00C03379" w:rsidRDefault="00C03379" w:rsidP="00C03379">
      <w:pPr>
        <w:rPr>
          <w:b/>
        </w:rPr>
      </w:pPr>
    </w:p>
    <w:p w14:paraId="3EAD312C" w14:textId="77777777" w:rsidR="0064311E" w:rsidRDefault="0064311E" w:rsidP="00624A16">
      <w:pPr>
        <w:outlineLvl w:val="0"/>
        <w:rPr>
          <w:b/>
        </w:rPr>
      </w:pPr>
      <w:r>
        <w:rPr>
          <w:b/>
        </w:rPr>
        <w:t xml:space="preserve">Sparseness </w:t>
      </w:r>
    </w:p>
    <w:p w14:paraId="5448B81F" w14:textId="77777777" w:rsidR="000C0FFE" w:rsidRDefault="000C0FFE" w:rsidP="00C03379">
      <w:pPr>
        <w:rPr>
          <w:b/>
        </w:rPr>
      </w:pPr>
    </w:p>
    <w:p w14:paraId="021AA22E" w14:textId="2D43D022" w:rsidR="008A709A" w:rsidRDefault="00C043F8" w:rsidP="006A3C6A">
      <w:r w:rsidRPr="00434538">
        <w:t xml:space="preserve">Sparseness of a matrix is </w:t>
      </w:r>
      <w:r w:rsidR="003247F3" w:rsidRPr="00434538">
        <w:t>defined as the average</w:t>
      </w:r>
      <w:r w:rsidRPr="00434538">
        <w:t xml:space="preserve"> sparseness of its column vectors. </w:t>
      </w:r>
      <w:r w:rsidR="003247F3" w:rsidRPr="00434538">
        <w:t xml:space="preserve">The value of sparseness is from 0 to 1. Sparseness is 1 for the case where </w:t>
      </w:r>
      <w:r w:rsidRPr="00434538">
        <w:t xml:space="preserve">the vector contains a single nonzero component and </w:t>
      </w:r>
      <w:r w:rsidR="003247F3" w:rsidRPr="00434538">
        <w:t>is 0 when</w:t>
      </w:r>
      <w:r w:rsidRPr="00434538">
        <w:t xml:space="preserve"> all </w:t>
      </w:r>
      <w:r w:rsidR="003247F3" w:rsidRPr="00434538">
        <w:t>components</w:t>
      </w:r>
      <w:r w:rsidR="0027132C" w:rsidRPr="00434538">
        <w:t xml:space="preserve"> </w:t>
      </w:r>
      <w:r w:rsidRPr="00434538">
        <w:t xml:space="preserve">of the vector are equal. </w:t>
      </w:r>
      <w:r w:rsidR="006A3C6A" w:rsidRPr="00434538">
        <w:t xml:space="preserve">We directly used </w:t>
      </w:r>
      <w:proofErr w:type="gramStart"/>
      <w:r w:rsidR="006A3C6A" w:rsidRPr="00434538">
        <w:t>sparseness(</w:t>
      </w:r>
      <w:proofErr w:type="gramEnd"/>
      <w:r w:rsidR="006A3C6A" w:rsidRPr="00434538">
        <w:t xml:space="preserve">) function in </w:t>
      </w:r>
      <w:proofErr w:type="spellStart"/>
      <w:r w:rsidR="006A3C6A" w:rsidRPr="00434538">
        <w:t>Nimfa</w:t>
      </w:r>
      <w:proofErr w:type="spellEnd"/>
      <w:r w:rsidR="006A3C6A" w:rsidRPr="00434538">
        <w:t xml:space="preserve"> module</w:t>
      </w:r>
      <w:r w:rsidR="00310462" w:rsidRPr="00434538">
        <w:t xml:space="preserve"> in python.</w:t>
      </w:r>
    </w:p>
    <w:p w14:paraId="55E7397F" w14:textId="77777777" w:rsidR="003247F3" w:rsidRPr="00C043F8" w:rsidRDefault="003247F3" w:rsidP="00C043F8"/>
    <w:p w14:paraId="4429F626" w14:textId="2E8BE909" w:rsidR="00AF5B65" w:rsidRDefault="0064311E" w:rsidP="00624A16">
      <w:pPr>
        <w:outlineLvl w:val="0"/>
        <w:rPr>
          <w:b/>
        </w:rPr>
      </w:pPr>
      <w:proofErr w:type="spellStart"/>
      <w:r>
        <w:rPr>
          <w:b/>
        </w:rPr>
        <w:t>C</w:t>
      </w:r>
      <w:r w:rsidRPr="0064311E">
        <w:rPr>
          <w:b/>
        </w:rPr>
        <w:t>ophenetic</w:t>
      </w:r>
      <w:proofErr w:type="spellEnd"/>
      <w:r w:rsidRPr="0064311E">
        <w:rPr>
          <w:b/>
        </w:rPr>
        <w:t xml:space="preserve"> correlation coefficient</w:t>
      </w:r>
    </w:p>
    <w:p w14:paraId="25C710E1" w14:textId="77777777" w:rsidR="00321739" w:rsidRPr="00C33476" w:rsidRDefault="00321739" w:rsidP="00C03379">
      <w:pPr>
        <w:rPr>
          <w:b/>
        </w:rPr>
      </w:pPr>
    </w:p>
    <w:p w14:paraId="5F2D2D20" w14:textId="781823FD" w:rsidR="003C1BDD" w:rsidRDefault="00756871" w:rsidP="003C1BDD">
      <w:proofErr w:type="spellStart"/>
      <w:r w:rsidRPr="00F66546">
        <w:t>Cophenetic</w:t>
      </w:r>
      <w:proofErr w:type="spellEnd"/>
      <w:r w:rsidRPr="00F66546">
        <w:t xml:space="preserve"> </w:t>
      </w:r>
      <w:r w:rsidRPr="00F01348">
        <w:rPr>
          <w:highlight w:val="green"/>
        </w:rPr>
        <w:t>c</w:t>
      </w:r>
      <w:r w:rsidR="00F66546" w:rsidRPr="00F01348">
        <w:rPr>
          <w:highlight w:val="green"/>
        </w:rPr>
        <w:t xml:space="preserve">orrelation coefficient is a </w:t>
      </w:r>
      <w:r w:rsidRPr="00F01348">
        <w:rPr>
          <w:highlight w:val="green"/>
        </w:rPr>
        <w:t>stability</w:t>
      </w:r>
      <w:r w:rsidR="00F66546" w:rsidRPr="00F01348">
        <w:rPr>
          <w:highlight w:val="green"/>
        </w:rPr>
        <w:t xml:space="preserve"> measurement</w:t>
      </w:r>
      <w:bookmarkStart w:id="0" w:name="_GoBack"/>
      <w:bookmarkEnd w:id="0"/>
      <w:r w:rsidR="009F2EE8" w:rsidRPr="00F66546">
        <w:t xml:space="preserve"> of th</w:t>
      </w:r>
      <w:r w:rsidRPr="00F66546">
        <w:t>e consensus matrix of multiple NMF runs. It is based</w:t>
      </w:r>
      <w:r w:rsidR="009F2EE8" w:rsidRPr="00F66546">
        <w:t xml:space="preserve"> on the average of connectivity matrices</w:t>
      </w:r>
      <w:r w:rsidRPr="00F66546">
        <w:t xml:space="preserve">. As a model selection method, </w:t>
      </w:r>
      <w:r w:rsidR="00EA6F14" w:rsidRPr="00F66546">
        <w:t>Brunet</w:t>
      </w:r>
      <w:r w:rsidRPr="00F66546">
        <w:t xml:space="preserve"> </w:t>
      </w:r>
      <w:r w:rsidR="00EA6F14" w:rsidRPr="00F66546">
        <w:fldChar w:fldCharType="begin"/>
      </w:r>
      <w:r w:rsidR="00EA6F14" w:rsidRPr="00F66546">
        <w:instrText xml:space="preserve"> ADDIN EN.CITE &lt;EndNote&gt;&lt;Cite&gt;&lt;Author&gt;Brunet&lt;/Author&gt;&lt;Year&gt;2004&lt;/Year&gt;&lt;RecNum&gt;717&lt;/RecNum&gt;&lt;DisplayText&gt;(&lt;style face="italic"&gt;21&lt;/style&gt;)&lt;/DisplayText&gt;&lt;record&gt;&lt;rec-number&gt;717&lt;/rec-number&gt;&lt;foreign-keys&gt;&lt;key app="EN" db-id="29twt0zslwedtpe5pe1vwepbfp90dfappw9s" timestamp="1462212146"&gt;717&lt;/key&gt;&lt;/foreign-keys&gt;&lt;ref-type name="Journal Article"&gt;17&lt;/ref-type&gt;&lt;contributors&gt;&lt;authors&gt;&lt;author&gt;Brunet, J. P.&lt;/author&gt;&lt;author&gt;Tamayo, P.&lt;/author&gt;&lt;author&gt;Golub, T. R.&lt;/author&gt;&lt;author&gt;Mesirov, J. P.&lt;/author&gt;&lt;/authors&gt;&lt;/contributors&gt;&lt;auth-address&gt;The Eli and Edythe L. Broad Institute, Massachusetts Institute of Technology and Harvard University, 320 Charles Street, Cambridge, MA 02141, USA.&lt;/auth-address&gt;&lt;titles&gt;&lt;title&gt;Metagenes and molecular pattern discovery using matrix factorization&lt;/title&gt;&lt;secondary-title&gt;Proc Natl Acad Sci U S A&lt;/secondary-title&gt;&lt;/titles&gt;&lt;periodical&gt;&lt;full-title&gt;Proc Natl Acad Sci U S A&lt;/full-title&gt;&lt;/periodical&gt;&lt;pages&gt;4164-9&lt;/pages&gt;&lt;volume&gt;101&lt;/volume&gt;&lt;number&gt;12&lt;/number&gt;&lt;keywords&gt;&lt;keyword&gt;Algorithms&lt;/keyword&gt;&lt;keyword&gt;Central Nervous System Neoplasms/classification/genetics&lt;/keyword&gt;&lt;keyword&gt;*Computational Biology&lt;/keyword&gt;&lt;keyword&gt;Data Interpretation, Statistical&lt;/keyword&gt;&lt;keyword&gt;Leukemia/classification/genetics&lt;/keyword&gt;&lt;keyword&gt;Medulloblastoma/genetics&lt;/keyword&gt;&lt;keyword&gt;*Models, Genetic&lt;/keyword&gt;&lt;keyword&gt;Neoplasms/*classification/genetics&lt;/keyword&gt;&lt;/keywords&gt;&lt;dates&gt;&lt;year&gt;2004&lt;/year&gt;&lt;pub-dates&gt;&lt;date&gt;Mar 23&lt;/date&gt;&lt;/pub-dates&gt;&lt;/dates&gt;&lt;isbn&gt;0027-8424 (Print)&amp;#xD;0027-8424 (Linking)&lt;/isbn&gt;&lt;accession-num&gt;15016911&lt;/accession-num&gt;&lt;urls&gt;&lt;related-urls&gt;&lt;url&gt;http://www.ncbi.nlm.nih.gov/pubmed/15016911&lt;/url&gt;&lt;/related-urls&gt;&lt;/urls&gt;&lt;custom2&gt;PMC384712&lt;/custom2&gt;&lt;electronic-resource-num&gt;10.1073/pnas.0308531101&lt;/electronic-resource-num&gt;&lt;/record&gt;&lt;/Cite&gt;&lt;/EndNote&gt;</w:instrText>
      </w:r>
      <w:r w:rsidR="00EA6F14" w:rsidRPr="00F66546">
        <w:fldChar w:fldCharType="separate"/>
      </w:r>
      <w:r w:rsidR="00EA6F14" w:rsidRPr="00F66546">
        <w:t>(21)</w:t>
      </w:r>
      <w:r w:rsidR="00EA6F14" w:rsidRPr="00F66546">
        <w:fldChar w:fldCharType="end"/>
      </w:r>
      <w:r w:rsidR="00F5346C" w:rsidRPr="00F66546">
        <w:t xml:space="preserve"> </w:t>
      </w:r>
      <w:r w:rsidRPr="00F66546">
        <w:t>first proposed to</w:t>
      </w:r>
      <w:r w:rsidR="009F2EE8" w:rsidRPr="00F66546">
        <w:t xml:space="preserve"> observe this coefficient as factorization rank increases</w:t>
      </w:r>
      <w:r w:rsidRPr="00F66546">
        <w:t xml:space="preserve"> and to choose the first rank</w:t>
      </w:r>
      <w:r w:rsidR="009F2EE8" w:rsidRPr="00F66546">
        <w:t xml:space="preserve"> where </w:t>
      </w:r>
      <w:r w:rsidR="00212607" w:rsidRPr="00F66546">
        <w:t xml:space="preserve">the magnitude of the </w:t>
      </w:r>
      <w:r w:rsidRPr="00F66546">
        <w:t>coefficient begins to fall</w:t>
      </w:r>
      <w:r w:rsidR="009F2EE8" w:rsidRPr="00F66546">
        <w:t>.</w:t>
      </w:r>
      <w:r w:rsidR="00EA6F14" w:rsidRPr="00F66546">
        <w:t xml:space="preserve"> </w:t>
      </w:r>
      <w:r w:rsidR="0011572B" w:rsidRPr="00F66546">
        <w:t xml:space="preserve">We used </w:t>
      </w:r>
      <w:r w:rsidR="00F761A8" w:rsidRPr="00F66546">
        <w:t>‘</w:t>
      </w:r>
      <w:proofErr w:type="spellStart"/>
      <w:proofErr w:type="gramStart"/>
      <w:r w:rsidR="00C043F8" w:rsidRPr="00F66546">
        <w:t>scipy.cluster</w:t>
      </w:r>
      <w:proofErr w:type="gramEnd"/>
      <w:r w:rsidR="00C043F8" w:rsidRPr="00F66546">
        <w:t>.hierarchy</w:t>
      </w:r>
      <w:proofErr w:type="spellEnd"/>
      <w:r w:rsidR="00F761A8" w:rsidRPr="00F66546">
        <w:t>’</w:t>
      </w:r>
      <w:r w:rsidR="0011572B" w:rsidRPr="00F66546">
        <w:t xml:space="preserve"> class to calculate </w:t>
      </w:r>
      <w:proofErr w:type="spellStart"/>
      <w:r w:rsidR="0011572B" w:rsidRPr="00F66546">
        <w:t>Cophenetic</w:t>
      </w:r>
      <w:proofErr w:type="spellEnd"/>
      <w:r w:rsidR="0011572B" w:rsidRPr="00F66546">
        <w:t xml:space="preserve"> </w:t>
      </w:r>
      <w:r w:rsidR="00EA6F14" w:rsidRPr="00F66546">
        <w:t xml:space="preserve">correlation </w:t>
      </w:r>
      <w:r w:rsidR="0011572B" w:rsidRPr="00F66546">
        <w:t>coefficient.</w:t>
      </w:r>
      <w:r w:rsidR="0011572B">
        <w:t xml:space="preserve"> </w:t>
      </w:r>
    </w:p>
    <w:p w14:paraId="02EF1DE9" w14:textId="77777777" w:rsidR="003941D0" w:rsidRDefault="003941D0" w:rsidP="003C1BDD"/>
    <w:p w14:paraId="2A5B1597" w14:textId="37C7EE00" w:rsidR="003941D0" w:rsidRPr="003941D0" w:rsidRDefault="003941D0" w:rsidP="003C1BDD">
      <w:pPr>
        <w:rPr>
          <w:b/>
        </w:rPr>
      </w:pPr>
      <w:r w:rsidRPr="003941D0">
        <w:rPr>
          <w:b/>
        </w:rPr>
        <w:t xml:space="preserve">Survival </w:t>
      </w:r>
      <w:r>
        <w:rPr>
          <w:b/>
        </w:rPr>
        <w:t>Analysis</w:t>
      </w:r>
    </w:p>
    <w:p w14:paraId="00BBF9C4" w14:textId="77777777" w:rsidR="008B4805" w:rsidRDefault="008B4805" w:rsidP="003C1BDD"/>
    <w:p w14:paraId="6BF32F8D" w14:textId="38BD8E42" w:rsidR="003941D0" w:rsidRDefault="003941D0" w:rsidP="003C1BDD">
      <w:r>
        <w:t>The clustering result from our proposed method was combined w</w:t>
      </w:r>
      <w:r w:rsidR="004218CA">
        <w:t>ith surviv</w:t>
      </w:r>
      <w:r>
        <w:t xml:space="preserve">al time information downloaded from TCGA. The </w:t>
      </w:r>
      <w:r w:rsidRPr="007A3737">
        <w:t xml:space="preserve">R package ‘survival’ was used to </w:t>
      </w:r>
      <w:r w:rsidR="003A79F7" w:rsidRPr="007A3737">
        <w:t>generate</w:t>
      </w:r>
      <w:r w:rsidR="003A79F7">
        <w:t xml:space="preserve"> K</w:t>
      </w:r>
      <w:r w:rsidR="00022464">
        <w:t>aplan-</w:t>
      </w:r>
      <w:r w:rsidR="003A79F7">
        <w:t>M</w:t>
      </w:r>
      <w:r w:rsidR="00022464">
        <w:t>eier</w:t>
      </w:r>
      <w:r w:rsidR="003A79F7">
        <w:t xml:space="preserve"> plot and conduct log-rank test.</w:t>
      </w:r>
    </w:p>
    <w:p w14:paraId="442D1CFF" w14:textId="77777777" w:rsidR="007A3737" w:rsidRDefault="007A3737" w:rsidP="003C1BDD"/>
    <w:p w14:paraId="3992F071" w14:textId="7B70E8F0" w:rsidR="003C1BDD" w:rsidRPr="003C10A5" w:rsidRDefault="003C1BDD" w:rsidP="00624A16">
      <w:pPr>
        <w:outlineLvl w:val="0"/>
        <w:rPr>
          <w:b/>
          <w:sz w:val="28"/>
        </w:rPr>
      </w:pPr>
      <w:r w:rsidRPr="003C10A5">
        <w:rPr>
          <w:b/>
          <w:sz w:val="28"/>
        </w:rPr>
        <w:t>Results</w:t>
      </w:r>
    </w:p>
    <w:p w14:paraId="436CE799" w14:textId="77777777" w:rsidR="00194C1C" w:rsidRPr="00194C1C" w:rsidRDefault="00194C1C" w:rsidP="003C1BDD"/>
    <w:p w14:paraId="078A8D96" w14:textId="433DEF22" w:rsidR="00862751" w:rsidRDefault="00734896" w:rsidP="003C1BDD">
      <w:pPr>
        <w:rPr>
          <w:b/>
        </w:rPr>
      </w:pPr>
      <w:r w:rsidRPr="0046492D">
        <w:rPr>
          <w:b/>
        </w:rPr>
        <w:t>Evaluating the performance of a non-smoothed graph regularized NMF</w:t>
      </w:r>
      <w:r w:rsidR="00091D14" w:rsidRPr="0046492D">
        <w:rPr>
          <w:b/>
        </w:rPr>
        <w:t xml:space="preserve"> (ns</w:t>
      </w:r>
      <w:r w:rsidR="00E534E5">
        <w:rPr>
          <w:b/>
        </w:rPr>
        <w:t>-</w:t>
      </w:r>
      <w:proofErr w:type="spellStart"/>
      <w:r w:rsidR="00091D14" w:rsidRPr="0046492D">
        <w:rPr>
          <w:b/>
        </w:rPr>
        <w:t>gNMF</w:t>
      </w:r>
      <w:proofErr w:type="spellEnd"/>
      <w:r w:rsidR="00091D14" w:rsidRPr="0046492D">
        <w:rPr>
          <w:b/>
        </w:rPr>
        <w:t>)</w:t>
      </w:r>
      <w:r w:rsidRPr="0046492D">
        <w:rPr>
          <w:b/>
        </w:rPr>
        <w:t xml:space="preserve"> on simulated data</w:t>
      </w:r>
    </w:p>
    <w:p w14:paraId="60245CAC" w14:textId="77777777" w:rsidR="00624A16" w:rsidRPr="0046492D" w:rsidRDefault="00624A16" w:rsidP="003C1BDD">
      <w:pPr>
        <w:rPr>
          <w:b/>
        </w:rPr>
      </w:pPr>
    </w:p>
    <w:p w14:paraId="5F3DA8DE" w14:textId="77777777" w:rsidR="00624A16" w:rsidRDefault="00A62575" w:rsidP="003C1BDD">
      <w:r>
        <w:t xml:space="preserve">First we want to examine </w:t>
      </w:r>
      <w:r w:rsidR="00E534E5">
        <w:t>whether</w:t>
      </w:r>
      <w:r>
        <w:t xml:space="preserve"> </w:t>
      </w:r>
      <w:r w:rsidR="00E534E5">
        <w:t xml:space="preserve">adding a smoothing matrix will lead to a better performance than </w:t>
      </w:r>
      <w:r w:rsidR="007B792C">
        <w:t>standard NMF and</w:t>
      </w:r>
      <w:r w:rsidR="00E534E5">
        <w:t xml:space="preserve"> graph regularized NMF. </w:t>
      </w:r>
      <w:r w:rsidR="0062533C">
        <w:t xml:space="preserve"> </w:t>
      </w:r>
    </w:p>
    <w:p w14:paraId="396FEE0C" w14:textId="4766F785" w:rsidR="00DF1143" w:rsidRDefault="0062533C" w:rsidP="003C1BDD">
      <w:r>
        <w:t xml:space="preserve">Before we compare </w:t>
      </w:r>
      <w:r w:rsidR="001F7765">
        <w:t>different</w:t>
      </w:r>
      <w:r>
        <w:t xml:space="preserve"> </w:t>
      </w:r>
      <w:r w:rsidR="00AD422E">
        <w:t>method</w:t>
      </w:r>
      <w:r w:rsidR="001F7765">
        <w:t>s</w:t>
      </w:r>
      <w:r>
        <w:t xml:space="preserve">, we </w:t>
      </w:r>
      <w:r w:rsidR="001F7765">
        <w:t>conducted multiple runs to</w:t>
      </w:r>
      <w:r>
        <w:t xml:space="preserve"> find the proper parameter for </w:t>
      </w:r>
      <w:proofErr w:type="spellStart"/>
      <w:r>
        <w:t>gNMF</w:t>
      </w:r>
      <w:proofErr w:type="spellEnd"/>
      <w:r>
        <w:t xml:space="preserve"> and ns-</w:t>
      </w:r>
      <w:proofErr w:type="spellStart"/>
      <w:r>
        <w:t>gNMF</w:t>
      </w:r>
      <w:proofErr w:type="spellEnd"/>
      <w:r>
        <w:t>.</w:t>
      </w:r>
    </w:p>
    <w:p w14:paraId="663B454B" w14:textId="47FE9AB7" w:rsidR="00195EA2" w:rsidRDefault="00A03CA9" w:rsidP="003C1BDD">
      <w:r>
        <w:t xml:space="preserve">In </w:t>
      </w:r>
      <w:proofErr w:type="spellStart"/>
      <w:r>
        <w:t>gNMF</w:t>
      </w:r>
      <w:proofErr w:type="spellEnd"/>
      <w:r w:rsidRPr="00624A16">
        <w:t xml:space="preserve">, </w:t>
      </w:r>
      <w:r w:rsidR="00624A16" w:rsidRPr="00624A16">
        <w:t>λ</w:t>
      </w:r>
      <w:r>
        <w:t xml:space="preserve"> is key parameter and controls the influence of graph regularization term. As described in the Methods section, empirical estimation of </w:t>
      </w:r>
      <w:r w:rsidR="00624A16">
        <w:t>λ</w:t>
      </w:r>
      <w:r>
        <w:t xml:space="preserve"> </w:t>
      </w:r>
      <w:r w:rsidR="00AD422E">
        <w:t xml:space="preserve">for all of our simulation data </w:t>
      </w:r>
      <w:r>
        <w:t xml:space="preserve">is </w:t>
      </w:r>
      <w:r w:rsidR="00610F4D">
        <w:t>in the magnitude of</w:t>
      </w:r>
      <w:r>
        <w:t xml:space="preserve"> </w:t>
      </w:r>
      <w:r w:rsidR="00610F4D">
        <w:t>1</w:t>
      </w:r>
      <w:r w:rsidR="001F7765">
        <w:t>0^2 to 10^3</w:t>
      </w:r>
      <w:r>
        <w:t xml:space="preserve">, which is the </w:t>
      </w:r>
      <w:r w:rsidRPr="001E5C5D">
        <w:t xml:space="preserve">ratio </w:t>
      </w:r>
      <w:r w:rsidR="004819A5">
        <w:t>of two terms in objective function.</w:t>
      </w:r>
      <w:r w:rsidRPr="001E5C5D">
        <w:t xml:space="preserve"> Follow</w:t>
      </w:r>
      <w:r w:rsidR="00610F4D" w:rsidRPr="001E5C5D">
        <w:t>ing</w:t>
      </w:r>
      <w:r w:rsidR="00610F4D">
        <w:t xml:space="preserve"> GNMF</w:t>
      </w:r>
      <w:r w:rsidR="00016F74">
        <w:t xml:space="preserve"> paper</w:t>
      </w:r>
      <w:r w:rsidR="00610F4D">
        <w:t xml:space="preserve"> </w:t>
      </w:r>
      <w:r w:rsidR="00016F74">
        <w:fldChar w:fldCharType="begin"/>
      </w:r>
      <w:r w:rsidR="00016F74">
        <w:instrText xml:space="preserve"> ADDIN EN.CITE &lt;EndNote&gt;&lt;Cite&gt;&lt;Author&gt;Cai&lt;/Author&gt;&lt;Year&gt;2011&lt;/Year&gt;&lt;RecNum&gt;735&lt;/RecNum&gt;&lt;DisplayText&gt;(&lt;style face="italic"&gt;20&lt;/style&gt;)&lt;/DisplayText&gt;&lt;record&gt;&lt;rec-number&gt;735&lt;/rec-number&gt;&lt;foreign-keys&gt;&lt;key app="EN" db-id="29twt0zslwedtpe5pe1vwepbfp90dfappw9s" timestamp="1468295378"&gt;735&lt;/key&gt;&lt;/foreign-keys&gt;&lt;ref-type name="Journal Article"&gt;17&lt;/ref-type&gt;&lt;contributors&gt;&lt;authors&gt;&lt;author&gt;Cai, D.&lt;/author&gt;&lt;author&gt;He, X.&lt;/author&gt;&lt;author&gt;Han, J.&lt;/author&gt;&lt;author&gt;Huang, T. S.&lt;/author&gt;&lt;/authors&gt;&lt;/contributors&gt;&lt;titles&gt;&lt;title&gt;Graph Regularized Nonnegative Matrix Factorization for Data Representation&lt;/title&gt;&lt;secondary-title&gt;IEEE Trans Pattern Anal Mach Intell&lt;/secondary-title&gt;&lt;/titles&gt;&lt;periodical&gt;&lt;full-title&gt;IEEE Trans Pattern Anal Mach Intell&lt;/full-title&gt;&lt;/periodical&gt;&lt;pages&gt;1548-60&lt;/pages&gt;&lt;volume&gt;33&lt;/volume&gt;&lt;number&gt;8&lt;/number&gt;&lt;keywords&gt;&lt;keyword&gt;*Algorithms&lt;/keyword&gt;&lt;keyword&gt;Brain/physiology&lt;/keyword&gt;&lt;keyword&gt;Cluster Analysis&lt;/keyword&gt;&lt;keyword&gt;Humans&lt;/keyword&gt;&lt;keyword&gt;Image Processing, Computer-Assisted/*methods&lt;/keyword&gt;&lt;keyword&gt;Models, Biological&lt;/keyword&gt;&lt;keyword&gt;*Models, Statistical&lt;/keyword&gt;&lt;/keywords&gt;&lt;dates&gt;&lt;year&gt;2011&lt;/year&gt;&lt;pub-dates&gt;&lt;date&gt;Aug&lt;/date&gt;&lt;/pub-dates&gt;&lt;/dates&gt;&lt;isbn&gt;1939-3539 (Electronic)&amp;#xD;0098-5589 (Linking)&lt;/isbn&gt;&lt;accession-num&gt;21173440&lt;/accession-num&gt;&lt;urls&gt;&lt;related-urls&gt;&lt;url&gt;http://www.ncbi.nlm.nih.gov/pubmed/21173440&lt;/url&gt;&lt;/related-urls&gt;&lt;/urls&gt;&lt;electronic-resource-num&gt;10.1109/TPAMI.2010.231&lt;/electronic-resource-num&gt;&lt;/record&gt;&lt;/Cite&gt;&lt;/EndNote&gt;</w:instrText>
      </w:r>
      <w:r w:rsidR="00016F74">
        <w:fldChar w:fldCharType="separate"/>
      </w:r>
      <w:r w:rsidR="00016F74">
        <w:rPr>
          <w:noProof/>
        </w:rPr>
        <w:t>(</w:t>
      </w:r>
      <w:r w:rsidR="00016F74" w:rsidRPr="00016F74">
        <w:rPr>
          <w:i/>
          <w:noProof/>
        </w:rPr>
        <w:t>20</w:t>
      </w:r>
      <w:r w:rsidR="00016F74">
        <w:rPr>
          <w:noProof/>
        </w:rPr>
        <w:t>)</w:t>
      </w:r>
      <w:r w:rsidR="00016F74">
        <w:fldChar w:fldCharType="end"/>
      </w:r>
      <w:r w:rsidR="00610F4D">
        <w:t xml:space="preserve">, we further tested the influence of </w:t>
      </w:r>
      <w:r w:rsidR="002A699A" w:rsidRPr="00624A16">
        <w:t>λ</w:t>
      </w:r>
      <w:r w:rsidR="002A699A">
        <w:t xml:space="preserve"> </w:t>
      </w:r>
      <w:r w:rsidR="00610F4D">
        <w:t>with</w:t>
      </w:r>
      <w:r w:rsidR="007F7DAD">
        <w:t xml:space="preserve"> value 0, 10, 100, 1000, 10000</w:t>
      </w:r>
      <w:r w:rsidR="00610F4D">
        <w:t xml:space="preserve"> </w:t>
      </w:r>
      <w:r w:rsidR="00610F4D">
        <w:lastRenderedPageBreak/>
        <w:t>(</w:t>
      </w:r>
      <w:r w:rsidR="00833AB9">
        <w:t>Figure 1A</w:t>
      </w:r>
      <w:r w:rsidR="00610F4D">
        <w:t>)</w:t>
      </w:r>
      <w:r w:rsidR="002B77E6">
        <w:t xml:space="preserve"> on </w:t>
      </w:r>
      <w:r w:rsidR="00A61CE2">
        <w:t xml:space="preserve">a smoothed simulation </w:t>
      </w:r>
      <w:r w:rsidR="002B77E6">
        <w:t>data</w:t>
      </w:r>
      <w:r w:rsidR="007F7DAD">
        <w:t xml:space="preserve">. </w:t>
      </w:r>
      <w:r w:rsidR="00A61CE2" w:rsidRPr="00E53808">
        <w:rPr>
          <w:highlight w:val="green"/>
        </w:rPr>
        <w:t>We then use</w:t>
      </w:r>
      <w:r w:rsidR="00833AB9" w:rsidRPr="00E53808">
        <w:rPr>
          <w:highlight w:val="green"/>
        </w:rPr>
        <w:t>d clustering</w:t>
      </w:r>
      <w:r w:rsidR="00A61CE2" w:rsidRPr="00E53808">
        <w:rPr>
          <w:highlight w:val="green"/>
        </w:rPr>
        <w:t xml:space="preserve"> accuracy as a benchmark to evaluate the suitable </w:t>
      </w:r>
      <w:r w:rsidR="00624A16" w:rsidRPr="00E53808">
        <w:rPr>
          <w:highlight w:val="green"/>
        </w:rPr>
        <w:t>λ</w:t>
      </w:r>
      <w:r w:rsidR="00833AB9" w:rsidRPr="00E53808">
        <w:rPr>
          <w:highlight w:val="green"/>
        </w:rPr>
        <w:t>.</w:t>
      </w:r>
      <w:r w:rsidR="00235FAC" w:rsidRPr="00E53808">
        <w:rPr>
          <w:highlight w:val="green"/>
        </w:rPr>
        <w:t xml:space="preserve"> Clusterin</w:t>
      </w:r>
      <w:r w:rsidR="00E17C12">
        <w:rPr>
          <w:highlight w:val="green"/>
        </w:rPr>
        <w:t xml:space="preserve">g accuracy is evaluated by the </w:t>
      </w:r>
      <w:r w:rsidR="006875DB">
        <w:rPr>
          <w:highlight w:val="green"/>
        </w:rPr>
        <w:t>overlap</w:t>
      </w:r>
      <w:r w:rsidR="004F4EE6" w:rsidRPr="00E53808">
        <w:rPr>
          <w:highlight w:val="green"/>
        </w:rPr>
        <w:t xml:space="preserve"> </w:t>
      </w:r>
      <w:r w:rsidR="00235FAC" w:rsidRPr="00E53808">
        <w:rPr>
          <w:highlight w:val="green"/>
        </w:rPr>
        <w:t xml:space="preserve">between </w:t>
      </w:r>
      <w:r w:rsidR="007C1089" w:rsidRPr="00E53808">
        <w:rPr>
          <w:highlight w:val="green"/>
        </w:rPr>
        <w:t>our</w:t>
      </w:r>
      <w:r w:rsidR="00E53808">
        <w:rPr>
          <w:highlight w:val="green"/>
        </w:rPr>
        <w:t xml:space="preserve"> </w:t>
      </w:r>
      <w:r w:rsidR="004F4EE6" w:rsidRPr="00E53808">
        <w:rPr>
          <w:highlight w:val="green"/>
        </w:rPr>
        <w:t>stra</w:t>
      </w:r>
      <w:r w:rsidR="00E53808">
        <w:rPr>
          <w:highlight w:val="green"/>
        </w:rPr>
        <w:t>tification result</w:t>
      </w:r>
      <w:r w:rsidR="007C1089">
        <w:rPr>
          <w:highlight w:val="green"/>
        </w:rPr>
        <w:t>s</w:t>
      </w:r>
      <w:r w:rsidR="00E53808">
        <w:rPr>
          <w:highlight w:val="green"/>
        </w:rPr>
        <w:t xml:space="preserve"> and known patient subtype </w:t>
      </w:r>
      <w:r w:rsidR="00A271AF">
        <w:rPr>
          <w:highlight w:val="green"/>
        </w:rPr>
        <w:t>assignment. I</w:t>
      </w:r>
      <w:r w:rsidR="000912FE">
        <w:rPr>
          <w:highlight w:val="green"/>
        </w:rPr>
        <w:t xml:space="preserve">n order </w:t>
      </w:r>
      <w:r w:rsidR="00A271AF">
        <w:rPr>
          <w:highlight w:val="green"/>
        </w:rPr>
        <w:t>to eliminate the impact of</w:t>
      </w:r>
      <w:r w:rsidR="000912FE">
        <w:rPr>
          <w:highlight w:val="green"/>
        </w:rPr>
        <w:t xml:space="preserve"> overlaps caused by randomness, we use Adjusted Rand Index (ARI) as the measurement</w:t>
      </w:r>
      <w:r w:rsidR="004F4EE6" w:rsidRPr="00E53808">
        <w:rPr>
          <w:highlight w:val="green"/>
        </w:rPr>
        <w:t>.</w:t>
      </w:r>
      <w:r w:rsidR="00E17C12">
        <w:t xml:space="preserve"> As a result, </w:t>
      </w:r>
      <w:r w:rsidR="00A61CE2">
        <w:t>we choose</w:t>
      </w:r>
      <w:r w:rsidR="00833AB9">
        <w:t xml:space="preserve"> </w:t>
      </w:r>
      <w:r w:rsidR="00833AB9" w:rsidRPr="00624A16">
        <w:t>λ</w:t>
      </w:r>
      <w:r w:rsidR="00833AB9">
        <w:t>=</w:t>
      </w:r>
      <w:r w:rsidR="00B60931">
        <w:t>100</w:t>
      </w:r>
      <w:r w:rsidR="00A61CE2">
        <w:t>0</w:t>
      </w:r>
      <w:r w:rsidR="00833AB9">
        <w:t>,</w:t>
      </w:r>
      <w:r w:rsidR="00A61CE2">
        <w:t xml:space="preserve"> as it is</w:t>
      </w:r>
      <w:r w:rsidR="00B60931">
        <w:t xml:space="preserve"> </w:t>
      </w:r>
      <w:r w:rsidR="00A61CE2">
        <w:t xml:space="preserve">better than 10000 and </w:t>
      </w:r>
      <w:r w:rsidR="00B60931">
        <w:t>slightly better than</w:t>
      </w:r>
      <w:r w:rsidR="007F7DAD">
        <w:t xml:space="preserve"> </w:t>
      </w:r>
      <w:r w:rsidR="00A61CE2">
        <w:t>10,</w:t>
      </w:r>
      <w:r w:rsidR="00B60931">
        <w:t xml:space="preserve"> </w:t>
      </w:r>
      <w:r w:rsidR="00A61CE2">
        <w:t>100</w:t>
      </w:r>
      <w:r w:rsidR="00B60931">
        <w:t>,</w:t>
      </w:r>
      <w:r w:rsidR="00A61CE2">
        <w:t xml:space="preserve"> </w:t>
      </w:r>
      <w:r w:rsidR="00833AB9">
        <w:t xml:space="preserve">and </w:t>
      </w:r>
      <w:r w:rsidR="00A61CE2">
        <w:t>standard NMF with no regularization.</w:t>
      </w:r>
      <w:r w:rsidR="007F7DAD">
        <w:t xml:space="preserve"> </w:t>
      </w:r>
      <w:r w:rsidR="00A61CE2">
        <w:t xml:space="preserve">This is </w:t>
      </w:r>
      <w:r w:rsidR="007F7DAD">
        <w:t xml:space="preserve">interesting to </w:t>
      </w:r>
      <w:r w:rsidR="00F5346C">
        <w:t>observe</w:t>
      </w:r>
      <w:r w:rsidR="00D923DC">
        <w:t xml:space="preserve">, because </w:t>
      </w:r>
      <w:r w:rsidR="00027934">
        <w:t>under exact settings with NBS (</w:t>
      </w:r>
      <w:r w:rsidR="006B7558">
        <w:t xml:space="preserve">the </w:t>
      </w:r>
      <w:r w:rsidR="00027934">
        <w:t>same PPI and simulation parameters),</w:t>
      </w:r>
      <w:r w:rsidR="007F7DAD">
        <w:t xml:space="preserve"> </w:t>
      </w:r>
      <w:r w:rsidR="00027934">
        <w:t xml:space="preserve">we found </w:t>
      </w:r>
      <w:r w:rsidR="007F7DAD">
        <w:t xml:space="preserve">the greatest improvement shown in NBS paper is not due to the </w:t>
      </w:r>
      <w:proofErr w:type="spellStart"/>
      <w:r w:rsidR="007F7DAD">
        <w:t>gNMF</w:t>
      </w:r>
      <w:proofErr w:type="spellEnd"/>
      <w:r w:rsidR="007F7DAD">
        <w:t xml:space="preserve"> </w:t>
      </w:r>
      <w:r w:rsidR="00E05F35">
        <w:t xml:space="preserve">model </w:t>
      </w:r>
      <w:r w:rsidR="007F7DAD">
        <w:t xml:space="preserve">they </w:t>
      </w:r>
      <w:r w:rsidR="006C7703">
        <w:t>implemented</w:t>
      </w:r>
      <w:r w:rsidR="007F7DAD">
        <w:t>, but the network-based smoothing step. In fact, network regularization only improves clustering accuracy by 1</w:t>
      </w:r>
      <w:r w:rsidR="00D923DC">
        <w:t>.3</w:t>
      </w:r>
      <w:r w:rsidR="007F7DAD">
        <w:t xml:space="preserve">% comparing to </w:t>
      </w:r>
      <w:r w:rsidR="006A1719">
        <w:t xml:space="preserve">standard </w:t>
      </w:r>
      <w:r w:rsidR="007F7DAD">
        <w:t>NMF</w:t>
      </w:r>
      <w:r w:rsidR="003E7B76">
        <w:t>.</w:t>
      </w:r>
      <w:r w:rsidR="007F7DAD">
        <w:t xml:space="preserve"> </w:t>
      </w:r>
    </w:p>
    <w:p w14:paraId="5BB41DB3" w14:textId="0E954C53" w:rsidR="00884B37" w:rsidRDefault="002C04D6" w:rsidP="00884B37">
      <w:r>
        <w:t>A key parameter for our ns-</w:t>
      </w:r>
      <w:proofErr w:type="spellStart"/>
      <w:r>
        <w:t>gNMF</w:t>
      </w:r>
      <w:proofErr w:type="spellEnd"/>
      <w:r>
        <w:t xml:space="preserve"> is θ, which controls the values in smoothing matrix and promotes the sparseness of </w:t>
      </w:r>
      <w:r w:rsidR="00D41D56">
        <w:t>result</w:t>
      </w:r>
      <w:r w:rsidR="00D00492">
        <w:t xml:space="preserve"> </w:t>
      </w:r>
      <w:r w:rsidR="00D41D56">
        <w:t>matrices</w:t>
      </w:r>
      <w:r>
        <w:t xml:space="preserve">. However, there is </w:t>
      </w:r>
      <w:r w:rsidR="00A40F03">
        <w:t xml:space="preserve">also </w:t>
      </w:r>
      <w:r>
        <w:t xml:space="preserve">no theoretical and efficient way of searching best θ value. In </w:t>
      </w:r>
      <w:r w:rsidR="00A40F03">
        <w:t>or</w:t>
      </w:r>
      <w:r w:rsidR="00762525">
        <w:t>i</w:t>
      </w:r>
      <w:r w:rsidR="00A40F03">
        <w:t xml:space="preserve">ginal </w:t>
      </w:r>
      <w:proofErr w:type="spellStart"/>
      <w:r>
        <w:t>nsNMF</w:t>
      </w:r>
      <w:proofErr w:type="spellEnd"/>
      <w:r>
        <w:t xml:space="preserve"> </w:t>
      </w:r>
      <w:r w:rsidR="00A40F03">
        <w:fldChar w:fldCharType="begin"/>
      </w:r>
      <w:r w:rsidR="00A40F03">
        <w:instrText xml:space="preserve"> ADDIN EN.CITE &lt;EndNote&gt;&lt;Cite&gt;&lt;Author&gt;Pascual-Montano&lt;/Author&gt;&lt;Year&gt;2006&lt;/Year&gt;&lt;RecNum&gt;715&lt;/RecNum&gt;&lt;DisplayText&gt;(&lt;style face="italic"&gt;16&lt;/style&gt;)&lt;/DisplayText&gt;&lt;record&gt;&lt;rec-number&gt;715&lt;/rec-number&gt;&lt;foreign-keys&gt;&lt;key app="EN" db-id="29twt0zslwedtpe5pe1vwepbfp90dfappw9s" timestamp="1462211993"&gt;715&lt;/key&gt;&lt;/foreign-keys&gt;&lt;ref-type name="Journal Article"&gt;17&lt;/ref-type&gt;&lt;contributors&gt;&lt;authors&gt;&lt;author&gt;Pascual-Montano, A.&lt;/author&gt;&lt;author&gt;Carazo, J. M.&lt;/author&gt;&lt;author&gt;Kochi, K.&lt;/author&gt;&lt;author&gt;Lehmann, D.&lt;/author&gt;&lt;author&gt;Pascual-Marqui, R. D.&lt;/author&gt;&lt;/authors&gt;&lt;/contributors&gt;&lt;auth-address&gt;Computer Architecture and System Engineering Department, Facultad de Ciencias Fisicas, Universidad Complutense, Madrid, Spain. pascual@fis.ucm.es&lt;/auth-address&gt;&lt;titles&gt;&lt;title&gt;Nonsmooth nonnegative matrix factorization (nsNMF)&lt;/title&gt;&lt;secondary-title&gt;IEEE Trans Pattern Anal Mach Intell&lt;/secondary-title&gt;&lt;/titles&gt;&lt;periodical&gt;&lt;full-title&gt;IEEE Trans Pattern Anal Mach Intell&lt;/full-title&gt;&lt;/periodical&gt;&lt;pages&gt;403-15&lt;/pages&gt;&lt;volume&gt;28&lt;/volume&gt;&lt;number&gt;3&lt;/number&gt;&lt;keywords&gt;&lt;keyword&gt;*Algorithms&lt;/keyword&gt;&lt;keyword&gt;*Artificial Intelligence&lt;/keyword&gt;&lt;keyword&gt;Computer Simulation&lt;/keyword&gt;&lt;keyword&gt;Diagnosis, Computer-Assisted/*methods&lt;/keyword&gt;&lt;keyword&gt;Electroencephalography/*methods&lt;/keyword&gt;&lt;keyword&gt;Face/*anatomy &amp;amp; histology&lt;/keyword&gt;&lt;keyword&gt;Humans&lt;/keyword&gt;&lt;keyword&gt;Image Interpretation, Computer-Assisted/*methods&lt;/keyword&gt;&lt;keyword&gt;Pattern Recognition, Automated/*methods&lt;/keyword&gt;&lt;keyword&gt;Sensitivity and Specificity&lt;/keyword&gt;&lt;keyword&gt;Software&lt;/keyword&gt;&lt;/keywords&gt;&lt;dates&gt;&lt;year&gt;2006&lt;/year&gt;&lt;pub-dates&gt;&lt;date&gt;Mar&lt;/date&gt;&lt;/pub-dates&gt;&lt;/dates&gt;&lt;isbn&gt;0162-8828 (Print)&amp;#xD;0098-5589 (Linking)&lt;/isbn&gt;&lt;accession-num&gt;16526426&lt;/accession-num&gt;&lt;urls&gt;&lt;related-urls&gt;&lt;url&gt;http://www.ncbi.nlm.nih.gov/pubmed/16526426&lt;/url&gt;&lt;/related-urls&gt;&lt;/urls&gt;&lt;electronic-resource-num&gt;10.1109/TPAMI.2006.60&lt;/electronic-resource-num&gt;&lt;/record&gt;&lt;/Cite&gt;&lt;/EndNote&gt;</w:instrText>
      </w:r>
      <w:r w:rsidR="00A40F03">
        <w:fldChar w:fldCharType="separate"/>
      </w:r>
      <w:r w:rsidR="00A40F03">
        <w:t>(</w:t>
      </w:r>
      <w:r w:rsidR="00A40F03" w:rsidRPr="00116172">
        <w:t>16</w:t>
      </w:r>
      <w:r w:rsidR="00A40F03">
        <w:t>)</w:t>
      </w:r>
      <w:r w:rsidR="00A40F03">
        <w:fldChar w:fldCharType="end"/>
      </w:r>
      <w:r w:rsidR="00A40F03">
        <w:t xml:space="preserve"> </w:t>
      </w:r>
      <w:r>
        <w:t>paper, authors suggest trying out values from 0.1 to 0.9. We used a smoothed simulation data with driver frequency at 10% to ensure a good clustering accuracy (</w:t>
      </w:r>
      <w:r w:rsidR="00116172">
        <w:t>for justification, see F</w:t>
      </w:r>
      <w:r w:rsidR="0047442C">
        <w:t>igure 2</w:t>
      </w:r>
      <w:r w:rsidR="00C17DA0">
        <w:t>C</w:t>
      </w:r>
      <w:r w:rsidR="0047442C">
        <w:t xml:space="preserve">), </w:t>
      </w:r>
      <w:r>
        <w:t xml:space="preserve">and tried </w:t>
      </w:r>
      <w:r w:rsidR="00777BEC">
        <w:t>six</w:t>
      </w:r>
      <w:r w:rsidR="005909AA">
        <w:t xml:space="preserve"> θ values. As shown in Figure 1B</w:t>
      </w:r>
      <w:r w:rsidR="00777BEC">
        <w:t xml:space="preserve">, accuracy stays roughly same from 0.1 to 0.3 and decrease dramatically when θ goes higher. At the same time, sparseness and converging speed increases </w:t>
      </w:r>
      <w:r w:rsidR="00884B37">
        <w:t xml:space="preserve">when θ becomes larger. Since for our task of patient stratification, the accuracy matters most, we decided to choose 0.1 as θ value for rest of the experiments. </w:t>
      </w:r>
      <w:r w:rsidR="00884B37" w:rsidRPr="00624A16">
        <w:t>λ</w:t>
      </w:r>
      <w:r w:rsidR="00884B37">
        <w:t xml:space="preserve"> in ns-</w:t>
      </w:r>
      <w:proofErr w:type="spellStart"/>
      <w:r w:rsidR="00884B37">
        <w:t>gNMF</w:t>
      </w:r>
      <w:proofErr w:type="spellEnd"/>
      <w:r w:rsidR="00884B37">
        <w:t xml:space="preserve"> was estimated by the same way described above and set as 1000.</w:t>
      </w:r>
    </w:p>
    <w:p w14:paraId="15F2AEE1" w14:textId="4B38A4C2" w:rsidR="005E6E0A" w:rsidRDefault="005E6E0A" w:rsidP="00885C8F"/>
    <w:p w14:paraId="0F5882A3" w14:textId="4E40C2D9" w:rsidR="005E6E0A" w:rsidRPr="00884B37" w:rsidRDefault="005E6E0A" w:rsidP="005E6E0A">
      <w:pPr>
        <w:rPr>
          <w:b/>
          <w:sz w:val="20"/>
        </w:rPr>
      </w:pPr>
      <w:r w:rsidRPr="00884B37">
        <w:rPr>
          <w:noProof/>
          <w:sz w:val="28"/>
        </w:rPr>
        <w:drawing>
          <wp:anchor distT="0" distB="0" distL="114300" distR="114300" simplePos="0" relativeHeight="251659264" behindDoc="0" locked="0" layoutInCell="1" allowOverlap="1" wp14:anchorId="03B1ABFE" wp14:editId="56E6556E">
            <wp:simplePos x="0" y="0"/>
            <wp:positionH relativeFrom="column">
              <wp:posOffset>-61595</wp:posOffset>
            </wp:positionH>
            <wp:positionV relativeFrom="paragraph">
              <wp:posOffset>0</wp:posOffset>
            </wp:positionV>
            <wp:extent cx="5940425" cy="2359025"/>
            <wp:effectExtent l="0" t="0" r="3175"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7-12 at 5.32.00 PM.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0425" cy="2359025"/>
                    </a:xfrm>
                    <a:prstGeom prst="rect">
                      <a:avLst/>
                    </a:prstGeom>
                  </pic:spPr>
                </pic:pic>
              </a:graphicData>
            </a:graphic>
            <wp14:sizeRelV relativeFrom="margin">
              <wp14:pctHeight>0</wp14:pctHeight>
            </wp14:sizeRelV>
          </wp:anchor>
        </w:drawing>
      </w:r>
      <w:r w:rsidRPr="00884B37">
        <w:rPr>
          <w:b/>
          <w:sz w:val="20"/>
        </w:rPr>
        <w:t xml:space="preserve">Figure 1. Determine </w:t>
      </w:r>
      <w:r w:rsidR="005C5EE8">
        <w:rPr>
          <w:b/>
          <w:sz w:val="20"/>
        </w:rPr>
        <w:t xml:space="preserve">model </w:t>
      </w:r>
      <w:r w:rsidRPr="00884B37">
        <w:rPr>
          <w:b/>
          <w:sz w:val="20"/>
        </w:rPr>
        <w:t>parameter</w:t>
      </w:r>
      <w:r w:rsidR="00E972E1">
        <w:rPr>
          <w:b/>
          <w:sz w:val="20"/>
        </w:rPr>
        <w:t>s</w:t>
      </w:r>
      <w:r w:rsidRPr="00884B37">
        <w:rPr>
          <w:b/>
          <w:sz w:val="20"/>
        </w:rPr>
        <w:t xml:space="preserve"> for simulation test. A) Using</w:t>
      </w:r>
      <w:r w:rsidR="005658AA">
        <w:rPr>
          <w:b/>
          <w:sz w:val="20"/>
        </w:rPr>
        <w:t xml:space="preserve"> an</w:t>
      </w:r>
      <w:r w:rsidRPr="00884B37">
        <w:rPr>
          <w:b/>
          <w:sz w:val="20"/>
        </w:rPr>
        <w:t xml:space="preserve"> </w:t>
      </w:r>
      <w:r w:rsidRPr="00EC206E">
        <w:rPr>
          <w:b/>
          <w:sz w:val="20"/>
        </w:rPr>
        <w:t>accuracy</w:t>
      </w:r>
      <w:r w:rsidR="005658AA" w:rsidRPr="00EC206E">
        <w:rPr>
          <w:b/>
          <w:sz w:val="20"/>
        </w:rPr>
        <w:t xml:space="preserve"> </w:t>
      </w:r>
      <w:r w:rsidRPr="00EC206E">
        <w:rPr>
          <w:b/>
          <w:sz w:val="20"/>
        </w:rPr>
        <w:t>(</w:t>
      </w:r>
      <w:r w:rsidR="005658AA" w:rsidRPr="00EC206E">
        <w:rPr>
          <w:b/>
          <w:sz w:val="20"/>
        </w:rPr>
        <w:t>Adjusted Rand Index, ARI, see Methods</w:t>
      </w:r>
      <w:r w:rsidRPr="00EC206E">
        <w:rPr>
          <w:b/>
          <w:sz w:val="20"/>
        </w:rPr>
        <w:t>) as a criter</w:t>
      </w:r>
      <w:r w:rsidRPr="00884B37">
        <w:rPr>
          <w:b/>
          <w:sz w:val="20"/>
        </w:rPr>
        <w:t xml:space="preserve">ion to choose θ. Matrix sparseness for both </w:t>
      </w:r>
      <w:r w:rsidRPr="000D3694">
        <w:rPr>
          <w:b/>
          <w:sz w:val="20"/>
        </w:rPr>
        <w:t>W</w:t>
      </w:r>
      <w:r w:rsidR="007B3602">
        <w:rPr>
          <w:b/>
          <w:sz w:val="20"/>
        </w:rPr>
        <w:t xml:space="preserve"> (gene-subgroup)</w:t>
      </w:r>
      <w:r w:rsidR="001D53B2">
        <w:rPr>
          <w:b/>
          <w:sz w:val="20"/>
        </w:rPr>
        <w:t xml:space="preserve"> matrix</w:t>
      </w:r>
      <w:r w:rsidRPr="00884B37">
        <w:rPr>
          <w:b/>
          <w:sz w:val="20"/>
        </w:rPr>
        <w:t xml:space="preserve"> and </w:t>
      </w:r>
      <w:r w:rsidRPr="000D3694">
        <w:rPr>
          <w:b/>
          <w:sz w:val="20"/>
        </w:rPr>
        <w:t>H</w:t>
      </w:r>
      <w:r w:rsidR="000D3694">
        <w:rPr>
          <w:b/>
          <w:sz w:val="20"/>
        </w:rPr>
        <w:t xml:space="preserve"> </w:t>
      </w:r>
      <w:r w:rsidR="007B3602">
        <w:rPr>
          <w:b/>
          <w:sz w:val="20"/>
        </w:rPr>
        <w:t>(patient-subgroup)</w:t>
      </w:r>
      <w:r w:rsidR="001D53B2">
        <w:rPr>
          <w:b/>
          <w:sz w:val="20"/>
        </w:rPr>
        <w:t xml:space="preserve"> matrix</w:t>
      </w:r>
      <w:r w:rsidRPr="00884B37">
        <w:rPr>
          <w:b/>
          <w:sz w:val="20"/>
        </w:rPr>
        <w:t xml:space="preserve"> are calculated. The simulation dataset has driver frequency 0.1. B</w:t>
      </w:r>
      <w:r w:rsidRPr="00EC206E">
        <w:rPr>
          <w:b/>
          <w:sz w:val="20"/>
        </w:rPr>
        <w:t xml:space="preserve">) Using </w:t>
      </w:r>
      <w:r w:rsidR="00D537BB" w:rsidRPr="00EC206E">
        <w:rPr>
          <w:b/>
          <w:sz w:val="20"/>
        </w:rPr>
        <w:t xml:space="preserve">our </w:t>
      </w:r>
      <w:r w:rsidRPr="00EC206E">
        <w:rPr>
          <w:b/>
          <w:sz w:val="20"/>
        </w:rPr>
        <w:t>accuracy</w:t>
      </w:r>
      <w:r w:rsidR="00D537BB" w:rsidRPr="00EC206E">
        <w:rPr>
          <w:b/>
          <w:sz w:val="20"/>
        </w:rPr>
        <w:t xml:space="preserve"> </w:t>
      </w:r>
      <w:r w:rsidRPr="00EC206E">
        <w:rPr>
          <w:b/>
          <w:sz w:val="20"/>
        </w:rPr>
        <w:t>(</w:t>
      </w:r>
      <w:r w:rsidR="00D537BB" w:rsidRPr="00EC206E">
        <w:rPr>
          <w:b/>
          <w:sz w:val="20"/>
        </w:rPr>
        <w:t xml:space="preserve">Adjusted Rand Index, </w:t>
      </w:r>
      <w:r w:rsidRPr="00EC206E">
        <w:rPr>
          <w:b/>
          <w:sz w:val="20"/>
        </w:rPr>
        <w:t>ARI</w:t>
      </w:r>
      <w:r w:rsidR="00D537BB" w:rsidRPr="00EC206E">
        <w:rPr>
          <w:b/>
          <w:sz w:val="20"/>
        </w:rPr>
        <w:t>, see Methods</w:t>
      </w:r>
      <w:r w:rsidRPr="00EC206E">
        <w:rPr>
          <w:b/>
          <w:sz w:val="20"/>
        </w:rPr>
        <w:t>) as a criterion</w:t>
      </w:r>
      <w:r w:rsidRPr="00884B37">
        <w:rPr>
          <w:b/>
          <w:sz w:val="20"/>
        </w:rPr>
        <w:t xml:space="preserve"> to choose λ. The simulation dataset has driver frequency 0.075. </w:t>
      </w:r>
      <w:proofErr w:type="gramStart"/>
      <w:r w:rsidRPr="00884B37">
        <w:rPr>
          <w:b/>
          <w:sz w:val="20"/>
        </w:rPr>
        <w:t>A,B</w:t>
      </w:r>
      <w:proofErr w:type="gramEnd"/>
      <w:r w:rsidRPr="00884B37">
        <w:rPr>
          <w:b/>
          <w:sz w:val="20"/>
        </w:rPr>
        <w:t>) Consensus clustering</w:t>
      </w:r>
      <w:r w:rsidR="002D69ED">
        <w:rPr>
          <w:b/>
          <w:sz w:val="20"/>
        </w:rPr>
        <w:t xml:space="preserve"> of 50 runs</w:t>
      </w:r>
      <w:r w:rsidRPr="00884B37">
        <w:rPr>
          <w:b/>
          <w:sz w:val="20"/>
        </w:rPr>
        <w:t xml:space="preserve"> is performed to generate all above values.</w:t>
      </w:r>
    </w:p>
    <w:p w14:paraId="349E9A72" w14:textId="77777777" w:rsidR="00884B37" w:rsidRPr="005E6E0A" w:rsidRDefault="00884B37" w:rsidP="005E6E0A"/>
    <w:p w14:paraId="400F337D" w14:textId="269B08C5" w:rsidR="003B21EA" w:rsidRPr="00EA1325" w:rsidRDefault="00027934" w:rsidP="003C1BDD">
      <w:r>
        <w:t xml:space="preserve">Finally, after fixed </w:t>
      </w:r>
      <w:r w:rsidR="003A714D">
        <w:t xml:space="preserve">model </w:t>
      </w:r>
      <w:r>
        <w:t>parameters, we</w:t>
      </w:r>
      <w:r w:rsidR="00867624">
        <w:t xml:space="preserve"> began to compare</w:t>
      </w:r>
      <w:r>
        <w:t xml:space="preserve"> our ns-</w:t>
      </w:r>
      <w:proofErr w:type="spellStart"/>
      <w:r>
        <w:t>gNMF</w:t>
      </w:r>
      <w:proofErr w:type="spellEnd"/>
      <w:r>
        <w:t xml:space="preserve"> with </w:t>
      </w:r>
      <w:r w:rsidR="0000177A">
        <w:t xml:space="preserve">state-of-art NMF based </w:t>
      </w:r>
      <w:r>
        <w:t xml:space="preserve">methods </w:t>
      </w:r>
      <w:r w:rsidR="00867624">
        <w:t>using</w:t>
      </w:r>
      <w:r>
        <w:t xml:space="preserve"> simulated data. </w:t>
      </w:r>
      <w:r w:rsidR="003B21EA">
        <w:t>To do that, we simulated five patient-gene mutation matrix with driver mutation frequency from 2.5% to 12.5% (Details see Methods), and run three versions of NMF-based patient stratification on simulated data</w:t>
      </w:r>
      <w:r w:rsidR="00195EA2">
        <w:t xml:space="preserve"> (Figure 2)</w:t>
      </w:r>
      <w:r w:rsidR="00442FE4">
        <w:t xml:space="preserve">. </w:t>
      </w:r>
      <w:r w:rsidR="003B21EA">
        <w:t xml:space="preserve"> </w:t>
      </w:r>
      <w:r w:rsidR="005F42A8">
        <w:t>Panel A shows the convergence of both ns-</w:t>
      </w:r>
      <w:proofErr w:type="spellStart"/>
      <w:r w:rsidR="005F42A8">
        <w:t>gNMF</w:t>
      </w:r>
      <w:proofErr w:type="spellEnd"/>
      <w:r w:rsidR="005F42A8">
        <w:t xml:space="preserve"> and </w:t>
      </w:r>
      <w:proofErr w:type="spellStart"/>
      <w:r w:rsidR="005F42A8">
        <w:t>gNMF</w:t>
      </w:r>
      <w:proofErr w:type="spellEnd"/>
      <w:r w:rsidR="005F42A8">
        <w:t xml:space="preserve">. It is clear that the </w:t>
      </w:r>
      <w:r w:rsidR="001C66DC">
        <w:t xml:space="preserve">residual of the </w:t>
      </w:r>
      <w:r w:rsidR="005F42A8" w:rsidRPr="005F42A8">
        <w:t xml:space="preserve">cost function starts </w:t>
      </w:r>
      <w:r w:rsidR="005F42A8" w:rsidRPr="005F42A8">
        <w:lastRenderedPageBreak/>
        <w:t>to become s</w:t>
      </w:r>
      <w:r w:rsidR="005F42A8">
        <w:t>table after first 50 iterations while the max iteration is set to 500.</w:t>
      </w:r>
      <w:r w:rsidR="00442FE4" w:rsidRPr="00442FE4">
        <w:t xml:space="preserve"> </w:t>
      </w:r>
      <w:r w:rsidR="00442FE4">
        <w:t xml:space="preserve">Fixing driver mutation frequency at 7.5%, we further tested consensus clustering stableness (Figure 2B). </w:t>
      </w:r>
      <w:r w:rsidR="005F42A8">
        <w:t>In panel B, s</w:t>
      </w:r>
      <w:r w:rsidR="003B21EA">
        <w:t xml:space="preserve">tandard NMF </w:t>
      </w:r>
      <w:r w:rsidR="000C5FC4">
        <w:t xml:space="preserve">represents </w:t>
      </w:r>
      <w:r w:rsidR="003B21EA">
        <w:t xml:space="preserve">original NMF clustering on binary matrix without smoothing, </w:t>
      </w:r>
      <w:r w:rsidR="000C5FC4">
        <w:t>NBS</w:t>
      </w:r>
      <w:r w:rsidR="003B21EA">
        <w:t xml:space="preserve"> </w:t>
      </w:r>
      <w:r w:rsidR="000C5FC4">
        <w:t>represents</w:t>
      </w:r>
      <w:r w:rsidR="003B21EA">
        <w:t xml:space="preserve"> </w:t>
      </w:r>
      <w:proofErr w:type="spellStart"/>
      <w:r w:rsidR="003B21EA">
        <w:t>gNMF</w:t>
      </w:r>
      <w:proofErr w:type="spellEnd"/>
      <w:r w:rsidR="003B21EA">
        <w:t xml:space="preserve"> clustering on smoothed mutation matrix, ns-</w:t>
      </w:r>
      <w:proofErr w:type="spellStart"/>
      <w:r w:rsidR="003B21EA">
        <w:t>gNMF</w:t>
      </w:r>
      <w:proofErr w:type="spellEnd"/>
      <w:r w:rsidR="003B21EA">
        <w:t xml:space="preserve"> </w:t>
      </w:r>
      <w:r w:rsidR="000C5FC4">
        <w:t>represents</w:t>
      </w:r>
      <w:r w:rsidR="003B21EA">
        <w:t xml:space="preserve"> ns-</w:t>
      </w:r>
      <w:proofErr w:type="spellStart"/>
      <w:r w:rsidR="003B21EA">
        <w:t>gNMF</w:t>
      </w:r>
      <w:proofErr w:type="spellEnd"/>
      <w:r w:rsidR="003B21EA">
        <w:t xml:space="preserve"> clustering on smoothed mutation matrix. </w:t>
      </w:r>
      <w:r w:rsidR="000C5FC4">
        <w:t xml:space="preserve"> </w:t>
      </w:r>
      <w:r w:rsidR="00762525">
        <w:t>As seen from panel B</w:t>
      </w:r>
      <w:r w:rsidR="00195EA2">
        <w:t xml:space="preserve">, comparing to standard NMF with binary </w:t>
      </w:r>
      <w:r w:rsidR="00AA5CCB">
        <w:t xml:space="preserve">input, </w:t>
      </w:r>
      <w:proofErr w:type="spellStart"/>
      <w:r w:rsidR="00AA5CCB">
        <w:t>gNMF</w:t>
      </w:r>
      <w:proofErr w:type="spellEnd"/>
      <w:r w:rsidR="000C5FC4">
        <w:t xml:space="preserve"> with smoothed matrix</w:t>
      </w:r>
      <w:r w:rsidR="00195EA2">
        <w:t xml:space="preserve"> (NBS)</w:t>
      </w:r>
      <w:r w:rsidR="000C5FC4">
        <w:t xml:space="preserve"> </w:t>
      </w:r>
      <w:r w:rsidR="005F42A8">
        <w:t>and ns-</w:t>
      </w:r>
      <w:proofErr w:type="spellStart"/>
      <w:r w:rsidR="005F42A8">
        <w:t>gNMF</w:t>
      </w:r>
      <w:proofErr w:type="spellEnd"/>
      <w:r w:rsidR="005F42A8">
        <w:t xml:space="preserve"> give more stable stratification result among each runs. </w:t>
      </w:r>
      <w:r w:rsidR="00E52FB3">
        <w:t xml:space="preserve">Standard NMF with binary mutation input can only give reasonable stable result when driver mutation frequency as high as 10%, which is usually not the case. </w:t>
      </w:r>
      <w:r w:rsidR="0006192F">
        <w:t xml:space="preserve">Being consistent with previous NBS study, </w:t>
      </w:r>
      <w:proofErr w:type="spellStart"/>
      <w:r w:rsidR="0006192F">
        <w:t>gNMF</w:t>
      </w:r>
      <w:proofErr w:type="spellEnd"/>
      <w:r w:rsidR="0006192F">
        <w:t xml:space="preserve"> provides </w:t>
      </w:r>
      <w:r w:rsidR="00E52FB3">
        <w:t>a stable result when driver mutation frequency higher than 7.5%. Our ns-</w:t>
      </w:r>
      <w:proofErr w:type="spellStart"/>
      <w:r w:rsidR="00E52FB3">
        <w:t>gNMF</w:t>
      </w:r>
      <w:proofErr w:type="spellEnd"/>
      <w:r w:rsidR="00E52FB3">
        <w:t xml:space="preserve"> shows nearly identical performance. Panel C illustrates the </w:t>
      </w:r>
      <w:r w:rsidR="001F23AC">
        <w:t xml:space="preserve">adjusted Rand index as a measure of clustering accuracy. As expected, </w:t>
      </w:r>
      <w:r w:rsidR="00046D8E">
        <w:t xml:space="preserve">to reach the similar high accuracy, </w:t>
      </w:r>
      <w:proofErr w:type="spellStart"/>
      <w:r w:rsidR="001F23AC">
        <w:t>gNMF</w:t>
      </w:r>
      <w:proofErr w:type="spellEnd"/>
      <w:r w:rsidR="001F23AC">
        <w:t xml:space="preserve"> and ns-</w:t>
      </w:r>
      <w:proofErr w:type="spellStart"/>
      <w:r w:rsidR="001F23AC">
        <w:t>gNMF</w:t>
      </w:r>
      <w:proofErr w:type="spellEnd"/>
      <w:r w:rsidR="001F23AC">
        <w:t xml:space="preserve"> </w:t>
      </w:r>
      <w:r w:rsidR="000C5FC4">
        <w:t xml:space="preserve">lowering the requirements of </w:t>
      </w:r>
      <w:r w:rsidR="00046D8E">
        <w:t>driver mutation frequency</w:t>
      </w:r>
      <w:r w:rsidR="000C5FC4">
        <w:t xml:space="preserve"> from </w:t>
      </w:r>
      <w:r w:rsidR="00046D8E">
        <w:t xml:space="preserve">standard NMF’s </w:t>
      </w:r>
      <w:r w:rsidR="000C5FC4">
        <w:t>12.5% to 7.5%</w:t>
      </w:r>
      <w:r w:rsidR="00195EA2">
        <w:t xml:space="preserve">, which </w:t>
      </w:r>
      <w:r w:rsidR="00543B41">
        <w:t>echoes</w:t>
      </w:r>
      <w:r w:rsidR="00195EA2">
        <w:t xml:space="preserve"> </w:t>
      </w:r>
      <w:r w:rsidR="001F23AC">
        <w:t xml:space="preserve">NBS results. </w:t>
      </w:r>
      <w:r w:rsidR="005C490A">
        <w:t xml:space="preserve">Note that we added a discontinuous line representing original NMF with smoothed mutation data, which shows a little less accuracy than </w:t>
      </w:r>
      <w:proofErr w:type="spellStart"/>
      <w:r w:rsidR="005C490A">
        <w:t>gNMF</w:t>
      </w:r>
      <w:proofErr w:type="spellEnd"/>
      <w:r w:rsidR="005C490A">
        <w:t xml:space="preserve">. The result replicates what we observed during selecting of λ. </w:t>
      </w:r>
      <w:r w:rsidR="00195EA2">
        <w:t>Our proposed ns-</w:t>
      </w:r>
      <w:proofErr w:type="spellStart"/>
      <w:r w:rsidR="00195EA2">
        <w:t>gNMF</w:t>
      </w:r>
      <w:proofErr w:type="spellEnd"/>
      <w:r w:rsidR="00195EA2">
        <w:t xml:space="preserve"> proposed shows no significant difference</w:t>
      </w:r>
      <w:r w:rsidR="00EA1325">
        <w:t xml:space="preserve">, but </w:t>
      </w:r>
      <w:r w:rsidR="00B101AE">
        <w:t>slightly</w:t>
      </w:r>
      <w:r w:rsidR="00EA1325">
        <w:t xml:space="preserve"> </w:t>
      </w:r>
      <w:r w:rsidR="004A1DAC">
        <w:t>less accurate</w:t>
      </w:r>
      <w:r w:rsidR="00195EA2">
        <w:t xml:space="preserve"> </w:t>
      </w:r>
      <w:r w:rsidR="004A1DAC">
        <w:t>than</w:t>
      </w:r>
      <w:r w:rsidR="00195EA2">
        <w:t xml:space="preserve"> </w:t>
      </w:r>
      <w:proofErr w:type="spellStart"/>
      <w:r w:rsidR="00195EA2">
        <w:t>gNMF</w:t>
      </w:r>
      <w:proofErr w:type="spellEnd"/>
      <w:r w:rsidR="00195EA2">
        <w:t xml:space="preserve">. </w:t>
      </w:r>
      <w:r w:rsidR="00442FE4">
        <w:t>I</w:t>
      </w:r>
      <w:r w:rsidR="00871063">
        <w:t>n general,</w:t>
      </w:r>
      <w:r w:rsidR="00442FE4">
        <w:t xml:space="preserve"> our proposed ns-</w:t>
      </w:r>
      <w:proofErr w:type="spellStart"/>
      <w:r w:rsidR="00442FE4">
        <w:t>gNMF</w:t>
      </w:r>
      <w:proofErr w:type="spellEnd"/>
      <w:r w:rsidR="00442FE4">
        <w:t xml:space="preserve"> performs similar to </w:t>
      </w:r>
      <w:proofErr w:type="spellStart"/>
      <w:r w:rsidR="00442FE4">
        <w:t>gNMF</w:t>
      </w:r>
      <w:proofErr w:type="spellEnd"/>
      <w:r w:rsidR="00442FE4">
        <w:t xml:space="preserve"> under θ value 0.1. They have </w:t>
      </w:r>
      <w:proofErr w:type="spellStart"/>
      <w:r w:rsidR="00442FE4">
        <w:t>simaler</w:t>
      </w:r>
      <w:proofErr w:type="spellEnd"/>
      <w:r w:rsidR="00442FE4">
        <w:t xml:space="preserve"> convergence speed, similar</w:t>
      </w:r>
      <w:r w:rsidR="00871063">
        <w:t xml:space="preserve"> </w:t>
      </w:r>
      <w:r w:rsidR="00774B53">
        <w:t>stability</w:t>
      </w:r>
      <w:r w:rsidR="00442FE4">
        <w:t xml:space="preserve"> during multiple randomized </w:t>
      </w:r>
      <w:r w:rsidR="00774B53">
        <w:t>initiation</w:t>
      </w:r>
      <w:r w:rsidR="00442FE4">
        <w:t xml:space="preserve"> runs</w:t>
      </w:r>
      <w:r w:rsidR="00871063">
        <w:t xml:space="preserve">. </w:t>
      </w:r>
      <w:r w:rsidR="005354C7">
        <w:t>There are several possible explanations about the mediocre performance of ns-</w:t>
      </w:r>
      <w:proofErr w:type="spellStart"/>
      <w:r w:rsidR="005354C7">
        <w:t>gNMF</w:t>
      </w:r>
      <w:proofErr w:type="spellEnd"/>
      <w:r w:rsidR="005354C7">
        <w:t xml:space="preserve"> in discussion section.</w:t>
      </w:r>
    </w:p>
    <w:p w14:paraId="7B0901CE" w14:textId="771AF8CF" w:rsidR="00A309AA" w:rsidRDefault="00A015D4" w:rsidP="003C1BDD">
      <w:r>
        <w:rPr>
          <w:noProof/>
        </w:rPr>
        <w:drawing>
          <wp:inline distT="0" distB="0" distL="0" distR="0" wp14:anchorId="60C821E5" wp14:editId="40028C15">
            <wp:extent cx="5564907" cy="33966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6-07-12 at 10.46.23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67172" cy="3397998"/>
                    </a:xfrm>
                    <a:prstGeom prst="rect">
                      <a:avLst/>
                    </a:prstGeom>
                  </pic:spPr>
                </pic:pic>
              </a:graphicData>
            </a:graphic>
          </wp:inline>
        </w:drawing>
      </w:r>
    </w:p>
    <w:p w14:paraId="5F3AEC53" w14:textId="378F433B" w:rsidR="00047BFC" w:rsidRPr="00884B37" w:rsidRDefault="00047BFC" w:rsidP="003C1BDD">
      <w:pPr>
        <w:rPr>
          <w:b/>
          <w:sz w:val="28"/>
        </w:rPr>
      </w:pPr>
      <w:r w:rsidRPr="00884B37">
        <w:rPr>
          <w:b/>
          <w:sz w:val="20"/>
        </w:rPr>
        <w:t>Figure 2.</w:t>
      </w:r>
      <w:r w:rsidR="00701FB9" w:rsidRPr="00884B37">
        <w:rPr>
          <w:b/>
          <w:sz w:val="20"/>
        </w:rPr>
        <w:t xml:space="preserve"> </w:t>
      </w:r>
      <w:r w:rsidR="009658B5" w:rsidRPr="00884B37">
        <w:rPr>
          <w:b/>
          <w:sz w:val="20"/>
        </w:rPr>
        <w:t>Simulation test for ns-</w:t>
      </w:r>
      <w:proofErr w:type="spellStart"/>
      <w:r w:rsidR="009658B5" w:rsidRPr="00884B37">
        <w:rPr>
          <w:b/>
          <w:sz w:val="20"/>
        </w:rPr>
        <w:t>gNMF</w:t>
      </w:r>
      <w:proofErr w:type="spellEnd"/>
      <w:r w:rsidR="009658B5" w:rsidRPr="00884B37">
        <w:rPr>
          <w:b/>
          <w:sz w:val="20"/>
        </w:rPr>
        <w:t xml:space="preserve">. </w:t>
      </w:r>
      <w:r w:rsidR="00701FB9" w:rsidRPr="00884B37">
        <w:rPr>
          <w:b/>
          <w:sz w:val="20"/>
        </w:rPr>
        <w:t>A)</w:t>
      </w:r>
      <w:r w:rsidR="00D80A76" w:rsidRPr="00884B37">
        <w:rPr>
          <w:b/>
          <w:sz w:val="20"/>
        </w:rPr>
        <w:t xml:space="preserve"> Residual sum square of objective function and the graph term during the update to convergence. Max </w:t>
      </w:r>
      <w:r w:rsidR="00C53641" w:rsidRPr="00884B37">
        <w:rPr>
          <w:b/>
          <w:sz w:val="20"/>
        </w:rPr>
        <w:t>iteration is set to 50.</w:t>
      </w:r>
      <w:r w:rsidR="005C490A" w:rsidRPr="00884B37">
        <w:rPr>
          <w:b/>
          <w:sz w:val="20"/>
        </w:rPr>
        <w:t xml:space="preserve"> B) Consensus matrix of three </w:t>
      </w:r>
      <w:r w:rsidR="009658B5" w:rsidRPr="00884B37">
        <w:rPr>
          <w:b/>
          <w:sz w:val="20"/>
        </w:rPr>
        <w:t xml:space="preserve">different methods, and three different driver mutation frequency cohorts. C) </w:t>
      </w:r>
      <w:r w:rsidR="007C1089">
        <w:rPr>
          <w:b/>
          <w:sz w:val="20"/>
        </w:rPr>
        <w:t xml:space="preserve">Accuracy (ARI) as a function of driver mutation frequency. </w:t>
      </w:r>
      <w:r w:rsidR="009658B5" w:rsidRPr="00884B37">
        <w:rPr>
          <w:b/>
          <w:sz w:val="20"/>
        </w:rPr>
        <w:t>Comparing different methods under different driver mutation frequency cohorts.</w:t>
      </w:r>
    </w:p>
    <w:p w14:paraId="0E784A49" w14:textId="4AFCA465" w:rsidR="00047BFC" w:rsidRDefault="00C53641" w:rsidP="00C53641">
      <w:pPr>
        <w:tabs>
          <w:tab w:val="left" w:pos="1640"/>
        </w:tabs>
        <w:rPr>
          <w:b/>
        </w:rPr>
      </w:pPr>
      <w:r>
        <w:rPr>
          <w:b/>
        </w:rPr>
        <w:tab/>
      </w:r>
    </w:p>
    <w:p w14:paraId="6E86D355" w14:textId="399FC29E" w:rsidR="00734896" w:rsidRDefault="00091D14" w:rsidP="003C1BDD">
      <w:pPr>
        <w:rPr>
          <w:b/>
        </w:rPr>
      </w:pPr>
      <w:r w:rsidRPr="001F05D1">
        <w:rPr>
          <w:b/>
        </w:rPr>
        <w:lastRenderedPageBreak/>
        <w:t>Evaluating</w:t>
      </w:r>
      <w:r w:rsidR="009409F7" w:rsidRPr="001F05D1">
        <w:rPr>
          <w:b/>
        </w:rPr>
        <w:t xml:space="preserve"> the performance of </w:t>
      </w:r>
      <w:r w:rsidR="007834FB">
        <w:rPr>
          <w:b/>
        </w:rPr>
        <w:t>multiple input</w:t>
      </w:r>
      <w:r w:rsidR="0029615B">
        <w:rPr>
          <w:b/>
        </w:rPr>
        <w:t xml:space="preserve"> </w:t>
      </w:r>
      <w:r w:rsidR="007651D4" w:rsidRPr="001F05D1">
        <w:rPr>
          <w:b/>
        </w:rPr>
        <w:t>g</w:t>
      </w:r>
      <w:r w:rsidR="004367F7">
        <w:rPr>
          <w:b/>
        </w:rPr>
        <w:t>raph regularized NMF (m-</w:t>
      </w:r>
      <w:proofErr w:type="spellStart"/>
      <w:r w:rsidR="004367F7">
        <w:rPr>
          <w:b/>
        </w:rPr>
        <w:t>g</w:t>
      </w:r>
      <w:r w:rsidR="007651D4" w:rsidRPr="001F05D1">
        <w:rPr>
          <w:b/>
        </w:rPr>
        <w:t>NMF</w:t>
      </w:r>
      <w:proofErr w:type="spellEnd"/>
      <w:r w:rsidR="007651D4" w:rsidRPr="001F05D1">
        <w:rPr>
          <w:b/>
        </w:rPr>
        <w:t>) on simulated data</w:t>
      </w:r>
    </w:p>
    <w:p w14:paraId="7B4F5487" w14:textId="77777777" w:rsidR="00E05187" w:rsidRPr="001F05D1" w:rsidRDefault="00E05187" w:rsidP="003C1BDD">
      <w:pPr>
        <w:rPr>
          <w:b/>
        </w:rPr>
      </w:pPr>
    </w:p>
    <w:p w14:paraId="4D80C094" w14:textId="1D91D334" w:rsidR="000A1F70" w:rsidRDefault="003B0A42" w:rsidP="003C1BDD">
      <w:r>
        <w:t>First of a</w:t>
      </w:r>
      <w:r w:rsidR="000A1F70">
        <w:t>ll, we want to point out this simulation is designed to test perf</w:t>
      </w:r>
      <w:r w:rsidR="00887B57">
        <w:t xml:space="preserve">ormance of multiple input </w:t>
      </w:r>
      <w:proofErr w:type="spellStart"/>
      <w:r w:rsidR="00887B57">
        <w:t>gNMF</w:t>
      </w:r>
      <w:proofErr w:type="spellEnd"/>
      <w:r w:rsidR="00C87F2E">
        <w:t>, not necessary for mutation or expression</w:t>
      </w:r>
      <w:r w:rsidR="00E05187">
        <w:t xml:space="preserve">. </w:t>
      </w:r>
      <w:r w:rsidR="00C87F2E">
        <w:t>W</w:t>
      </w:r>
      <w:r>
        <w:t>e would like to assume no matter what type of measurements (</w:t>
      </w:r>
      <w:r w:rsidR="003A07E3">
        <w:t>expression,</w:t>
      </w:r>
      <w:r w:rsidR="000A1F70">
        <w:t xml:space="preserve"> </w:t>
      </w:r>
      <w:r>
        <w:t xml:space="preserve">methylation, protein), after proper </w:t>
      </w:r>
      <w:r w:rsidR="003A07E3">
        <w:t>transformation</w:t>
      </w:r>
      <w:r>
        <w:t>,</w:t>
      </w:r>
      <w:r w:rsidR="003A07E3">
        <w:t xml:space="preserve"> it will </w:t>
      </w:r>
      <w:r w:rsidR="00E05187">
        <w:t>be</w:t>
      </w:r>
      <w:r w:rsidR="003A07E3">
        <w:t xml:space="preserve"> </w:t>
      </w:r>
      <w:r w:rsidR="00E05187">
        <w:t>similar</w:t>
      </w:r>
      <w:r w:rsidR="008F060E">
        <w:t xml:space="preserve"> to</w:t>
      </w:r>
      <w:r>
        <w:t xml:space="preserve"> a smoothed </w:t>
      </w:r>
      <w:r w:rsidR="003A07E3">
        <w:t xml:space="preserve">mutation </w:t>
      </w:r>
      <w:r w:rsidR="000A1F70">
        <w:t xml:space="preserve">matrix, </w:t>
      </w:r>
      <w:r>
        <w:t>where only a small set of genes in small number of pathways are driver</w:t>
      </w:r>
      <w:r w:rsidR="000A1F70">
        <w:t>s</w:t>
      </w:r>
      <w:r>
        <w:t xml:space="preserve"> and of high </w:t>
      </w:r>
      <w:r w:rsidR="000A1F70">
        <w:t xml:space="preserve">values, rest of genes are passengers and of lower values (mean is lower). </w:t>
      </w:r>
    </w:p>
    <w:p w14:paraId="4C93646E" w14:textId="61A6AD20" w:rsidR="000A1F70" w:rsidRDefault="000A1F70" w:rsidP="000A1F70">
      <w:r>
        <w:t xml:space="preserve">In order to evaluate the benefits of stacking multiple molecular profiles together to perform patient stratification, we experimented following tests based on different sets of simulation data controlling </w:t>
      </w:r>
      <w:r w:rsidR="001D7B67">
        <w:t>cohort</w:t>
      </w:r>
      <w:r>
        <w:t xml:space="preserve"> </w:t>
      </w:r>
      <w:r w:rsidR="001D7B67">
        <w:t>subtype structure</w:t>
      </w:r>
      <w:r>
        <w:t xml:space="preserve"> an</w:t>
      </w:r>
      <w:r w:rsidR="00B62654">
        <w:t xml:space="preserve">d disease </w:t>
      </w:r>
      <w:r w:rsidR="00803900">
        <w:t>driver gene frequency (Figure 3</w:t>
      </w:r>
      <w:r w:rsidR="00B62654">
        <w:t>).</w:t>
      </w:r>
      <w:r w:rsidR="00850ACB">
        <w:t xml:space="preserve"> We simulated two major extreme conditions: </w:t>
      </w:r>
      <w:r w:rsidR="008D2339">
        <w:t>Condition A</w:t>
      </w:r>
      <w:r w:rsidR="00850ACB">
        <w:t>, two inputs</w:t>
      </w:r>
      <w:r w:rsidR="00A86810">
        <w:t xml:space="preserve"> (namely input 1, input 2</w:t>
      </w:r>
      <w:r w:rsidR="00C71260">
        <w:t>) have</w:t>
      </w:r>
      <w:r w:rsidR="00850ACB">
        <w:t xml:space="preserve"> </w:t>
      </w:r>
      <w:r w:rsidR="007D193C">
        <w:t xml:space="preserve">the </w:t>
      </w:r>
      <w:r w:rsidR="00850ACB">
        <w:t xml:space="preserve">same underlying patient stratification. </w:t>
      </w:r>
      <w:r w:rsidR="008D2339">
        <w:t>Condition B</w:t>
      </w:r>
      <w:r w:rsidR="00850ACB">
        <w:t>, two inputs have completely d</w:t>
      </w:r>
      <w:r w:rsidR="00A86810">
        <w:t>ifferent patient stratification</w:t>
      </w:r>
      <w:r w:rsidR="00C71260">
        <w:t xml:space="preserve">, which is achieved by permuting input 1 or input 2 generated in </w:t>
      </w:r>
      <w:r w:rsidR="008D2339">
        <w:t>condition A</w:t>
      </w:r>
      <w:r w:rsidR="00A86810">
        <w:t xml:space="preserve">. </w:t>
      </w:r>
      <w:r w:rsidR="00850ACB">
        <w:t xml:space="preserve"> </w:t>
      </w:r>
      <w:r w:rsidR="00A65F20">
        <w:t xml:space="preserve">Note that though input 1 and input 2 </w:t>
      </w:r>
      <w:r w:rsidR="00A86810">
        <w:t>share</w:t>
      </w:r>
      <w:r w:rsidR="00A65F20">
        <w:t xml:space="preserve"> same cohort stratification, they are driven by different gene clusters (orange and green), which resembles in real world </w:t>
      </w:r>
      <w:r w:rsidR="00A86810">
        <w:t xml:space="preserve">driver mutated </w:t>
      </w:r>
      <w:r w:rsidR="00A65F20">
        <w:t xml:space="preserve">genes and </w:t>
      </w:r>
      <w:r w:rsidR="00A86810">
        <w:t>highly</w:t>
      </w:r>
      <w:r w:rsidR="00A65F20">
        <w:t xml:space="preserve"> expressed genes are not</w:t>
      </w:r>
      <w:r w:rsidR="00A86810">
        <w:t xml:space="preserve"> coming</w:t>
      </w:r>
      <w:r w:rsidR="00A65F20">
        <w:t xml:space="preserve"> from same cluster in PPI network due to the complications caused by </w:t>
      </w:r>
      <w:r w:rsidR="00A65F20" w:rsidRPr="00134CBB">
        <w:rPr>
          <w:i/>
        </w:rPr>
        <w:t>trans</w:t>
      </w:r>
      <w:r w:rsidR="00A65F20">
        <w:t xml:space="preserve"> regulation and other mechanisms. </w:t>
      </w:r>
      <w:r w:rsidR="00E50A3E">
        <w:t>Then for each fo</w:t>
      </w:r>
      <w:r w:rsidR="00A65F20">
        <w:t>r</w:t>
      </w:r>
      <w:r w:rsidR="00E50A3E">
        <w:t xml:space="preserve"> the </w:t>
      </w:r>
      <w:r w:rsidR="00A65F20">
        <w:t>condition</w:t>
      </w:r>
      <w:r w:rsidR="00E50A3E">
        <w:t xml:space="preserve"> we evaluated the performance by comparing clustering accuracy and stability.</w:t>
      </w:r>
    </w:p>
    <w:p w14:paraId="319934C1" w14:textId="0D374528" w:rsidR="003B0A42" w:rsidRDefault="003B0A42" w:rsidP="004B3DE2">
      <w:pPr>
        <w:jc w:val="center"/>
      </w:pPr>
    </w:p>
    <w:p w14:paraId="3A483529" w14:textId="5FD23E40" w:rsidR="00A85601" w:rsidRDefault="00A85601" w:rsidP="003C1BDD">
      <w:pPr>
        <w:rPr>
          <w:b/>
          <w:sz w:val="20"/>
        </w:rPr>
      </w:pPr>
      <w:r>
        <w:rPr>
          <w:b/>
          <w:noProof/>
          <w:sz w:val="20"/>
        </w:rPr>
        <w:drawing>
          <wp:anchor distT="0" distB="0" distL="114300" distR="114300" simplePos="0" relativeHeight="251663360" behindDoc="0" locked="0" layoutInCell="1" allowOverlap="1" wp14:anchorId="16EEA7B9" wp14:editId="5069E83A">
            <wp:simplePos x="0" y="0"/>
            <wp:positionH relativeFrom="column">
              <wp:posOffset>241935</wp:posOffset>
            </wp:positionH>
            <wp:positionV relativeFrom="paragraph">
              <wp:posOffset>2540</wp:posOffset>
            </wp:positionV>
            <wp:extent cx="5423535" cy="3059430"/>
            <wp:effectExtent l="0" t="0" r="1206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6-07-13 at 11.43.40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23535" cy="3059430"/>
                    </a:xfrm>
                    <a:prstGeom prst="rect">
                      <a:avLst/>
                    </a:prstGeom>
                  </pic:spPr>
                </pic:pic>
              </a:graphicData>
            </a:graphic>
            <wp14:sizeRelH relativeFrom="margin">
              <wp14:pctWidth>0</wp14:pctWidth>
            </wp14:sizeRelH>
            <wp14:sizeRelV relativeFrom="margin">
              <wp14:pctHeight>0</wp14:pctHeight>
            </wp14:sizeRelV>
          </wp:anchor>
        </w:drawing>
      </w:r>
    </w:p>
    <w:p w14:paraId="4C14B6DC" w14:textId="44B6266F" w:rsidR="00656956" w:rsidRPr="00A84006" w:rsidRDefault="00730967" w:rsidP="003C1BDD">
      <w:pPr>
        <w:rPr>
          <w:b/>
          <w:sz w:val="20"/>
        </w:rPr>
      </w:pPr>
      <w:r w:rsidRPr="00A84006">
        <w:rPr>
          <w:b/>
          <w:sz w:val="20"/>
        </w:rPr>
        <w:t>Figure 3</w:t>
      </w:r>
      <w:r w:rsidR="00266F16" w:rsidRPr="00A84006">
        <w:rPr>
          <w:b/>
          <w:sz w:val="20"/>
        </w:rPr>
        <w:t xml:space="preserve">. </w:t>
      </w:r>
      <w:r w:rsidR="006B5E96" w:rsidRPr="00A84006">
        <w:rPr>
          <w:b/>
          <w:sz w:val="20"/>
        </w:rPr>
        <w:t>A demonstration of t</w:t>
      </w:r>
      <w:r w:rsidR="00266F16" w:rsidRPr="00A84006">
        <w:rPr>
          <w:b/>
          <w:sz w:val="20"/>
        </w:rPr>
        <w:t xml:space="preserve">wo simulated conditions </w:t>
      </w:r>
      <w:r w:rsidR="006A750C" w:rsidRPr="00A84006">
        <w:rPr>
          <w:b/>
          <w:sz w:val="20"/>
        </w:rPr>
        <w:t>to evaluate m-</w:t>
      </w:r>
      <w:proofErr w:type="spellStart"/>
      <w:r w:rsidR="006A750C" w:rsidRPr="00A84006">
        <w:rPr>
          <w:b/>
          <w:sz w:val="20"/>
        </w:rPr>
        <w:t>gNMF</w:t>
      </w:r>
      <w:proofErr w:type="spellEnd"/>
      <w:r w:rsidR="006A750C" w:rsidRPr="00A84006">
        <w:rPr>
          <w:b/>
          <w:sz w:val="20"/>
        </w:rPr>
        <w:t xml:space="preserve"> comparing to existing methods. In the top datasets, the two input</w:t>
      </w:r>
      <w:r w:rsidR="00772FB3">
        <w:rPr>
          <w:b/>
          <w:sz w:val="20"/>
        </w:rPr>
        <w:t>s</w:t>
      </w:r>
      <w:r w:rsidR="006A750C" w:rsidRPr="00A84006">
        <w:rPr>
          <w:b/>
          <w:sz w:val="20"/>
        </w:rPr>
        <w:t xml:space="preserve"> are under same patient</w:t>
      </w:r>
      <w:r w:rsidR="006B5E96" w:rsidRPr="00A84006">
        <w:rPr>
          <w:b/>
          <w:sz w:val="20"/>
        </w:rPr>
        <w:t xml:space="preserve"> stratification</w:t>
      </w:r>
      <w:r w:rsidR="006A750C" w:rsidRPr="00A84006">
        <w:rPr>
          <w:b/>
          <w:sz w:val="20"/>
        </w:rPr>
        <w:t xml:space="preserve">, the bottom datasets two inputs are under different patient </w:t>
      </w:r>
      <w:r w:rsidR="006B5E96" w:rsidRPr="00A84006">
        <w:rPr>
          <w:b/>
          <w:sz w:val="20"/>
        </w:rPr>
        <w:t>stratification</w:t>
      </w:r>
      <w:r w:rsidR="006A750C" w:rsidRPr="00A84006">
        <w:rPr>
          <w:b/>
          <w:sz w:val="20"/>
        </w:rPr>
        <w:t xml:space="preserve">. </w:t>
      </w:r>
      <w:r w:rsidR="006173FA">
        <w:rPr>
          <w:b/>
          <w:sz w:val="20"/>
        </w:rPr>
        <w:t xml:space="preserve">Patients are sorted in the same order from 1 to 200 in this illustration. </w:t>
      </w:r>
      <w:r w:rsidR="00662F1A">
        <w:rPr>
          <w:b/>
          <w:sz w:val="20"/>
        </w:rPr>
        <w:t>Orange and green represents</w:t>
      </w:r>
      <w:r w:rsidR="00A85601">
        <w:rPr>
          <w:b/>
          <w:sz w:val="20"/>
        </w:rPr>
        <w:t xml:space="preserve"> different set of</w:t>
      </w:r>
      <w:r w:rsidR="00662F1A">
        <w:rPr>
          <w:b/>
          <w:sz w:val="20"/>
        </w:rPr>
        <w:t xml:space="preserve"> driver genes. </w:t>
      </w:r>
    </w:p>
    <w:p w14:paraId="67E913CE" w14:textId="77777777" w:rsidR="00B33A93" w:rsidRPr="006A750C" w:rsidRDefault="00B33A93" w:rsidP="003C1BDD">
      <w:pPr>
        <w:rPr>
          <w:b/>
          <w:sz w:val="18"/>
        </w:rPr>
      </w:pPr>
    </w:p>
    <w:p w14:paraId="0EE162D8" w14:textId="10C19049" w:rsidR="009420C1" w:rsidRDefault="00927411" w:rsidP="009420C1">
      <w:r>
        <w:lastRenderedPageBreak/>
        <w:t>In F</w:t>
      </w:r>
      <w:r w:rsidR="006B533E">
        <w:t>igure 4</w:t>
      </w:r>
      <w:r w:rsidR="000F6C1B">
        <w:t>, we f</w:t>
      </w:r>
      <w:r w:rsidR="00A47CF2">
        <w:t xml:space="preserve">irst show the </w:t>
      </w:r>
      <w:r w:rsidR="004B3DE2">
        <w:t xml:space="preserve">comparison </w:t>
      </w:r>
      <w:r w:rsidR="00A47CF2">
        <w:t xml:space="preserve">result </w:t>
      </w:r>
      <w:r w:rsidR="004B3DE2">
        <w:t xml:space="preserve">under the </w:t>
      </w:r>
      <w:r w:rsidR="008D2339">
        <w:t>condition A</w:t>
      </w:r>
      <w:r w:rsidR="004B3DE2">
        <w:t xml:space="preserve">, where the patients in the two inputs </w:t>
      </w:r>
      <w:r w:rsidR="00651925">
        <w:t xml:space="preserve">have </w:t>
      </w:r>
      <w:r w:rsidR="000F6C1B">
        <w:t xml:space="preserve">same cluster membership </w:t>
      </w:r>
      <w:r w:rsidR="00651925">
        <w:t xml:space="preserve">yet </w:t>
      </w:r>
      <w:r w:rsidR="000F6C1B">
        <w:t>different network modules</w:t>
      </w:r>
      <w:r w:rsidR="004B3DE2">
        <w:t xml:space="preserve"> (orange and green</w:t>
      </w:r>
      <w:r>
        <w:t xml:space="preserve"> in Figure 3</w:t>
      </w:r>
      <w:r w:rsidR="004B3DE2">
        <w:t>)</w:t>
      </w:r>
      <w:r w:rsidR="000F6C1B">
        <w:t xml:space="preserve">. </w:t>
      </w:r>
      <w:r w:rsidR="004B3DE2">
        <w:t xml:space="preserve">The </w:t>
      </w:r>
      <w:r w:rsidR="003F7AA6">
        <w:t xml:space="preserve">comparison is comprised of four methods, including two single input </w:t>
      </w:r>
      <w:proofErr w:type="spellStart"/>
      <w:r w:rsidR="003F7AA6">
        <w:t>gNMF</w:t>
      </w:r>
      <w:proofErr w:type="spellEnd"/>
      <w:r w:rsidR="003F7AA6">
        <w:t xml:space="preserve"> (equivalent to NBS), combined</w:t>
      </w:r>
      <w:r w:rsidR="004A1D83">
        <w:t xml:space="preserve"> different</w:t>
      </w:r>
      <w:r w:rsidR="003F7AA6">
        <w:t xml:space="preserve"> input</w:t>
      </w:r>
      <w:r w:rsidR="004B5903">
        <w:t>s</w:t>
      </w:r>
      <w:r w:rsidR="003F7AA6">
        <w:t xml:space="preserve"> m-</w:t>
      </w:r>
      <w:proofErr w:type="spellStart"/>
      <w:r w:rsidR="003F7AA6">
        <w:t>gNMF</w:t>
      </w:r>
      <w:proofErr w:type="spellEnd"/>
      <w:r w:rsidR="003F7AA6">
        <w:t xml:space="preserve">, and </w:t>
      </w:r>
      <w:r w:rsidR="004434AF">
        <w:t xml:space="preserve">a control </w:t>
      </w:r>
      <w:r w:rsidR="003F7AA6">
        <w:t>m-</w:t>
      </w:r>
      <w:proofErr w:type="spellStart"/>
      <w:r w:rsidR="003F7AA6">
        <w:t>gNMF</w:t>
      </w:r>
      <w:proofErr w:type="spellEnd"/>
      <w:r w:rsidR="004434AF">
        <w:t xml:space="preserve"> with two same inputs</w:t>
      </w:r>
      <w:r w:rsidR="003F7AA6">
        <w:t xml:space="preserve">. </w:t>
      </w:r>
      <w:r w:rsidR="00887B57">
        <w:t xml:space="preserve">The comparison is between single </w:t>
      </w:r>
      <w:proofErr w:type="spellStart"/>
      <w:r w:rsidR="00887B57">
        <w:t>gNMF</w:t>
      </w:r>
      <w:proofErr w:type="spellEnd"/>
      <w:r w:rsidR="00651925">
        <w:t xml:space="preserve"> of each of the input matrix (smoothed, applies to all experiments below), m-</w:t>
      </w:r>
      <w:proofErr w:type="spellStart"/>
      <w:r w:rsidR="00651925">
        <w:t>gNMF</w:t>
      </w:r>
      <w:proofErr w:type="spellEnd"/>
      <w:r w:rsidR="00651925">
        <w:t xml:space="preserve"> with the two</w:t>
      </w:r>
      <w:r w:rsidR="00B615CA">
        <w:t xml:space="preserve"> </w:t>
      </w:r>
      <w:r w:rsidR="00651925">
        <w:t>input matrixes, and a control that m-</w:t>
      </w:r>
      <w:proofErr w:type="spellStart"/>
      <w:r w:rsidR="00651925">
        <w:t>gNMF</w:t>
      </w:r>
      <w:proofErr w:type="spellEnd"/>
      <w:r w:rsidR="00651925">
        <w:t xml:space="preserve"> takes two identical matrixes.</w:t>
      </w:r>
      <w:r w:rsidR="00BA465F">
        <w:t xml:space="preserve"> </w:t>
      </w:r>
      <w:r w:rsidR="00726B03">
        <w:t xml:space="preserve">Parameter </w:t>
      </w:r>
      <w:r w:rsidR="00726B03" w:rsidRPr="00624A16">
        <w:t>λ</w:t>
      </w:r>
      <w:r w:rsidR="00726B03">
        <w:t xml:space="preserve"> for </w:t>
      </w:r>
      <w:proofErr w:type="spellStart"/>
      <w:r w:rsidR="00726B03">
        <w:t>gNMF</w:t>
      </w:r>
      <w:proofErr w:type="spellEnd"/>
      <w:r w:rsidR="00726B03">
        <w:t xml:space="preserve"> was estimated again as 10^3 while for m-</w:t>
      </w:r>
      <w:proofErr w:type="spellStart"/>
      <w:r w:rsidR="00726B03">
        <w:t>gNMF</w:t>
      </w:r>
      <w:proofErr w:type="spellEnd"/>
      <w:r w:rsidR="00726B03">
        <w:t xml:space="preserve"> was 10^-2 for both inputs. </w:t>
      </w:r>
      <w:r w:rsidR="00E92302">
        <w:t>Under different driver mutation frequency settings, m-</w:t>
      </w:r>
      <w:proofErr w:type="spellStart"/>
      <w:r w:rsidR="00E92302">
        <w:t>gNMF</w:t>
      </w:r>
      <w:proofErr w:type="spellEnd"/>
      <w:r w:rsidR="00E92302">
        <w:t xml:space="preserve"> consistently shows significant higher accuracy than either single </w:t>
      </w:r>
      <w:proofErr w:type="spellStart"/>
      <w:r w:rsidR="00E92302">
        <w:t>gNMF</w:t>
      </w:r>
      <w:proofErr w:type="spellEnd"/>
      <w:r w:rsidR="00E92302">
        <w:t xml:space="preserve"> or m-</w:t>
      </w:r>
      <w:proofErr w:type="spellStart"/>
      <w:r w:rsidR="00E92302">
        <w:t>gNMF</w:t>
      </w:r>
      <w:proofErr w:type="spellEnd"/>
      <w:r w:rsidR="00E92302">
        <w:t xml:space="preserve"> with two identical matrixes. This indicates the integration of two </w:t>
      </w:r>
      <w:r w:rsidR="00E30FB5">
        <w:t>matrices</w:t>
      </w:r>
      <w:r w:rsidR="00E92302">
        <w:t xml:space="preserve"> can be greatly helpful under the current simulation conditions. The improvement of m-</w:t>
      </w:r>
      <w:proofErr w:type="spellStart"/>
      <w:r w:rsidR="00E92302">
        <w:t>gNMF</w:t>
      </w:r>
      <w:proofErr w:type="spellEnd"/>
      <w:r w:rsidR="00E92302">
        <w:t xml:space="preserve"> is rather significant in driver mutation rate </w:t>
      </w:r>
      <w:r w:rsidR="00E92302" w:rsidRPr="00EC0DB0">
        <w:t>of 5%</w:t>
      </w:r>
      <w:r w:rsidR="00BF3888" w:rsidRPr="00EC0DB0">
        <w:t xml:space="preserve"> (</w:t>
      </w:r>
      <w:r w:rsidR="003E6CA8" w:rsidRPr="00EC0DB0">
        <w:t xml:space="preserve">ARI </w:t>
      </w:r>
      <w:r w:rsidR="00BF3888" w:rsidRPr="00EC0DB0">
        <w:t>increased from</w:t>
      </w:r>
      <w:r w:rsidR="003E6CA8" w:rsidRPr="00EC0DB0">
        <w:t xml:space="preserve"> 0.23</w:t>
      </w:r>
      <w:r w:rsidR="00BF3888" w:rsidRPr="00EC0DB0">
        <w:t xml:space="preserve"> to</w:t>
      </w:r>
      <w:r w:rsidR="003E6CA8" w:rsidRPr="00EC0DB0">
        <w:t xml:space="preserve"> 0</w:t>
      </w:r>
      <w:r w:rsidR="003E6CA8">
        <w:t>.70</w:t>
      </w:r>
      <w:r w:rsidR="00BF3888">
        <w:t>)</w:t>
      </w:r>
      <w:r w:rsidR="00E92302">
        <w:t xml:space="preserve">, which further lowering the </w:t>
      </w:r>
      <w:r w:rsidR="00BF3888">
        <w:t>requirement</w:t>
      </w:r>
      <w:r w:rsidR="00E92302">
        <w:t xml:space="preserve"> of </w:t>
      </w:r>
      <w:r w:rsidR="00EC0DB0">
        <w:t xml:space="preserve">driver gene frequency to achieve </w:t>
      </w:r>
      <w:r w:rsidR="00E92302">
        <w:t>accurate st</w:t>
      </w:r>
      <w:r w:rsidR="00BF3888">
        <w:t xml:space="preserve">ratification. On the other hand, </w:t>
      </w:r>
      <w:r w:rsidR="00D6055C">
        <w:t xml:space="preserve">for </w:t>
      </w:r>
      <w:r w:rsidR="00BF3888">
        <w:t>our control</w:t>
      </w:r>
      <w:r w:rsidR="007E6B6F">
        <w:t xml:space="preserve"> </w:t>
      </w:r>
      <w:r w:rsidR="00D6055C">
        <w:t>run</w:t>
      </w:r>
      <w:r w:rsidR="00BF3888">
        <w:t>, m-</w:t>
      </w:r>
      <w:proofErr w:type="spellStart"/>
      <w:r w:rsidR="00BF3888">
        <w:t>gNMF</w:t>
      </w:r>
      <w:proofErr w:type="spellEnd"/>
      <w:r w:rsidR="00BF3888">
        <w:t xml:space="preserve"> with two identical input</w:t>
      </w:r>
      <w:r w:rsidR="00650C6C">
        <w:t>s returns</w:t>
      </w:r>
      <w:r w:rsidR="00BF3888">
        <w:t xml:space="preserve"> almost same c</w:t>
      </w:r>
      <w:r w:rsidR="00C74819">
        <w:t>lustering accuracy of using sing</w:t>
      </w:r>
      <w:r w:rsidR="00BF3888">
        <w:t xml:space="preserve">le </w:t>
      </w:r>
      <w:proofErr w:type="spellStart"/>
      <w:r w:rsidR="00BF3888">
        <w:t>gNMF</w:t>
      </w:r>
      <w:proofErr w:type="spellEnd"/>
      <w:r w:rsidR="00BF3888">
        <w:t xml:space="preserve"> on that input, which confirms the increase of accuracy is due to the integration of two different matrixes supporting same patient structure</w:t>
      </w:r>
      <w:r w:rsidR="00C87F2E">
        <w:t>.</w:t>
      </w:r>
      <w:r w:rsidR="00650C6C">
        <w:t xml:space="preserve"> The possible reason to cause this boosting of accuracy is very similar to add a known graph regularization for data from manifold structure. In this case, each input can be regarded as a customized regularization for another. We will discuss this more in discussion section. </w:t>
      </w:r>
    </w:p>
    <w:p w14:paraId="049A5B3A" w14:textId="77777777" w:rsidR="004D0CE1" w:rsidRDefault="0027627B" w:rsidP="004D0CE1">
      <w:r>
        <w:t xml:space="preserve">In figure 5, we simulated another extreme case where the two input matrixes do not support the same patient stratification. We used the same input 1 and input 2 generated above, but this </w:t>
      </w:r>
    </w:p>
    <w:p w14:paraId="1786E35E" w14:textId="77777777" w:rsidR="004D0CE1" w:rsidRDefault="004D0CE1" w:rsidP="004D0CE1"/>
    <w:p w14:paraId="08FA6207" w14:textId="31734818" w:rsidR="004D0CE1" w:rsidRDefault="004D0CE1" w:rsidP="004D0CE1">
      <w:pPr>
        <w:rPr>
          <w:b/>
          <w:sz w:val="20"/>
        </w:rPr>
      </w:pPr>
      <w:r w:rsidRPr="00E74E31">
        <w:rPr>
          <w:b/>
          <w:sz w:val="20"/>
        </w:rPr>
        <w:t xml:space="preserve">Figure 4. Simulation test under condition A (two inputs with same patient </w:t>
      </w:r>
      <w:r w:rsidRPr="00477647">
        <w:rPr>
          <w:b/>
          <w:sz w:val="20"/>
        </w:rPr>
        <w:t>stratifica</w:t>
      </w:r>
      <w:r w:rsidR="009975D0" w:rsidRPr="00477647">
        <w:rPr>
          <w:b/>
          <w:sz w:val="20"/>
        </w:rPr>
        <w:t>tion). A) Clustering accuracy (Adjusted Rand I</w:t>
      </w:r>
      <w:r w:rsidRPr="00477647">
        <w:rPr>
          <w:b/>
          <w:sz w:val="20"/>
        </w:rPr>
        <w:t>ndex</w:t>
      </w:r>
      <w:r w:rsidR="009975D0" w:rsidRPr="00477647">
        <w:rPr>
          <w:b/>
          <w:sz w:val="20"/>
        </w:rPr>
        <w:t>, ARI</w:t>
      </w:r>
      <w:r w:rsidRPr="00477647">
        <w:rPr>
          <w:b/>
          <w:sz w:val="20"/>
        </w:rPr>
        <w:t>) of four different combinations with different</w:t>
      </w:r>
      <w:r w:rsidRPr="00E74E31">
        <w:rPr>
          <w:b/>
          <w:sz w:val="20"/>
        </w:rPr>
        <w:t xml:space="preserve"> driver frequency. B) </w:t>
      </w:r>
      <w:r w:rsidR="00EC0EE7">
        <w:rPr>
          <w:b/>
          <w:sz w:val="20"/>
        </w:rPr>
        <w:t>Clustering stability (</w:t>
      </w:r>
      <w:proofErr w:type="spellStart"/>
      <w:r w:rsidRPr="00EC0EE7">
        <w:rPr>
          <w:b/>
          <w:sz w:val="20"/>
        </w:rPr>
        <w:t>Cophenetic</w:t>
      </w:r>
      <w:proofErr w:type="spellEnd"/>
      <w:r w:rsidRPr="00E74E31">
        <w:rPr>
          <w:b/>
          <w:sz w:val="20"/>
        </w:rPr>
        <w:t xml:space="preserve"> </w:t>
      </w:r>
      <w:r>
        <w:rPr>
          <w:b/>
          <w:sz w:val="20"/>
        </w:rPr>
        <w:t xml:space="preserve">correlation </w:t>
      </w:r>
      <w:r>
        <w:rPr>
          <w:noProof/>
        </w:rPr>
        <w:drawing>
          <wp:anchor distT="0" distB="0" distL="114300" distR="114300" simplePos="0" relativeHeight="251661312" behindDoc="0" locked="0" layoutInCell="1" allowOverlap="1" wp14:anchorId="55B5A834" wp14:editId="4E96A73B">
            <wp:simplePos x="0" y="0"/>
            <wp:positionH relativeFrom="column">
              <wp:posOffset>398145</wp:posOffset>
            </wp:positionH>
            <wp:positionV relativeFrom="paragraph">
              <wp:posOffset>118110</wp:posOffset>
            </wp:positionV>
            <wp:extent cx="5009515" cy="3138805"/>
            <wp:effectExtent l="0" t="0" r="0" b="1079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6-07-13 at 12.40.50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09515" cy="3138805"/>
                    </a:xfrm>
                    <a:prstGeom prst="rect">
                      <a:avLst/>
                    </a:prstGeom>
                  </pic:spPr>
                </pic:pic>
              </a:graphicData>
            </a:graphic>
            <wp14:sizeRelH relativeFrom="margin">
              <wp14:pctWidth>0</wp14:pctWidth>
            </wp14:sizeRelH>
            <wp14:sizeRelV relativeFrom="margin">
              <wp14:pctHeight>0</wp14:pctHeight>
            </wp14:sizeRelV>
          </wp:anchor>
        </w:drawing>
      </w:r>
      <w:r w:rsidRPr="00E74E31">
        <w:rPr>
          <w:b/>
          <w:sz w:val="20"/>
        </w:rPr>
        <w:t>coefficient</w:t>
      </w:r>
      <w:r w:rsidR="00EC0EE7">
        <w:rPr>
          <w:b/>
          <w:sz w:val="20"/>
        </w:rPr>
        <w:t>)</w:t>
      </w:r>
      <w:r w:rsidRPr="00E74E31">
        <w:rPr>
          <w:b/>
          <w:sz w:val="20"/>
        </w:rPr>
        <w:t xml:space="preserve"> of four different combinations with different driver frequency. C) Consensus matrix (200*200) of four different combinations with driver frequency 5%. </w:t>
      </w:r>
      <w:proofErr w:type="gramStart"/>
      <w:r w:rsidRPr="00E74E31">
        <w:rPr>
          <w:b/>
          <w:sz w:val="20"/>
        </w:rPr>
        <w:t>A,B</w:t>
      </w:r>
      <w:proofErr w:type="gramEnd"/>
      <w:r w:rsidRPr="00E74E31">
        <w:rPr>
          <w:b/>
          <w:sz w:val="20"/>
        </w:rPr>
        <w:t>,C) All values are calculated based on consensus clustering of 50 times. Details for consensus clustering see Methods.</w:t>
      </w:r>
    </w:p>
    <w:p w14:paraId="4A3B4B47" w14:textId="77777777" w:rsidR="001A1B37" w:rsidRDefault="001A1B37" w:rsidP="004D0CE1">
      <w:pPr>
        <w:jc w:val="center"/>
      </w:pPr>
    </w:p>
    <w:p w14:paraId="6F64BFE5" w14:textId="42C1350A" w:rsidR="0027627B" w:rsidRDefault="004D0CE1" w:rsidP="003738FE">
      <w:r>
        <w:t>time we permutated each of them by patient and combined them in different ways (Figure 5).</w:t>
      </w:r>
      <w:r w:rsidRPr="0027627B">
        <w:t xml:space="preserve"> </w:t>
      </w:r>
      <w:r>
        <w:t xml:space="preserve">Specifically, the comparison is between single </w:t>
      </w:r>
      <w:proofErr w:type="spellStart"/>
      <w:r>
        <w:t>gNMF</w:t>
      </w:r>
      <w:proofErr w:type="spellEnd"/>
      <w:r>
        <w:t xml:space="preserve"> of each of the input matrix, m-</w:t>
      </w:r>
      <w:proofErr w:type="spellStart"/>
      <w:r>
        <w:t>gNMF</w:t>
      </w:r>
      <w:proofErr w:type="spellEnd"/>
      <w:r>
        <w:t xml:space="preserve"> with</w:t>
      </w:r>
      <w:r w:rsidR="001A1B37">
        <w:t xml:space="preserve"> </w:t>
      </w:r>
      <w:r w:rsidR="0027627B">
        <w:t>the two input matrixes, and a control that m-</w:t>
      </w:r>
      <w:proofErr w:type="spellStart"/>
      <w:r w:rsidR="0027627B">
        <w:t>gNMF</w:t>
      </w:r>
      <w:proofErr w:type="spellEnd"/>
      <w:r w:rsidR="0027627B">
        <w:t xml:space="preserve"> takes two originally identical matrixes yet one is permutated by patients. First by looking at consensus matrixes, it is easy to find though the permutation has no effect on clustering single input cohort as we expected, it does harm the m-</w:t>
      </w:r>
      <w:proofErr w:type="spellStart"/>
      <w:r w:rsidR="0027627B">
        <w:t>gNMF</w:t>
      </w:r>
      <w:proofErr w:type="spellEnd"/>
      <w:r w:rsidR="0027627B">
        <w:t xml:space="preserve"> (the bottom two). And the control test shows lowest stability. This can be explained by accuracy (Table 1).</w:t>
      </w:r>
      <w:r w:rsidR="0027627B" w:rsidRPr="0027627B">
        <w:t xml:space="preserve"> </w:t>
      </w:r>
      <w:r w:rsidR="0027627B">
        <w:t xml:space="preserve">Notably, it seems there is always a matrix dominant the </w:t>
      </w:r>
    </w:p>
    <w:p w14:paraId="1002B3ED" w14:textId="77777777" w:rsidR="00DB6702" w:rsidRDefault="00EF4836" w:rsidP="00D4282C">
      <w:r>
        <w:rPr>
          <w:noProof/>
        </w:rPr>
        <w:drawing>
          <wp:anchor distT="0" distB="0" distL="114300" distR="114300" simplePos="0" relativeHeight="251660288" behindDoc="0" locked="0" layoutInCell="1" allowOverlap="1" wp14:anchorId="307D6522" wp14:editId="7DEBD84A">
            <wp:simplePos x="0" y="0"/>
            <wp:positionH relativeFrom="column">
              <wp:posOffset>771525</wp:posOffset>
            </wp:positionH>
            <wp:positionV relativeFrom="paragraph">
              <wp:posOffset>645795</wp:posOffset>
            </wp:positionV>
            <wp:extent cx="4324985" cy="1371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13 at 11.44.43 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4985" cy="1371600"/>
                    </a:xfrm>
                    <a:prstGeom prst="rect">
                      <a:avLst/>
                    </a:prstGeom>
                  </pic:spPr>
                </pic:pic>
              </a:graphicData>
            </a:graphic>
            <wp14:sizeRelH relativeFrom="margin">
              <wp14:pctWidth>0</wp14:pctWidth>
            </wp14:sizeRelH>
            <wp14:sizeRelV relativeFrom="margin">
              <wp14:pctHeight>0</wp14:pctHeight>
            </wp14:sizeRelV>
          </wp:anchor>
        </w:drawing>
      </w:r>
      <w:r w:rsidR="0027627B">
        <w:t xml:space="preserve">clustering result in table 1. Back in figure 4A we can see input 1 has better clustering accuracy than input 2. So after shuffling, the integrated result always follows input 1’s patient stratification. This can be clearly seen in table 1. </w:t>
      </w:r>
      <w:r w:rsidR="00E50A3E">
        <w:t>When input 2 is permutated, the m-</w:t>
      </w:r>
      <w:proofErr w:type="spellStart"/>
      <w:r w:rsidR="00E50A3E">
        <w:t>gNMF</w:t>
      </w:r>
      <w:proofErr w:type="spellEnd"/>
      <w:r w:rsidR="00E50A3E">
        <w:t xml:space="preserve"> </w:t>
      </w:r>
    </w:p>
    <w:p w14:paraId="46FF7042" w14:textId="0B292207" w:rsidR="00D4282C" w:rsidRPr="00EF4836" w:rsidRDefault="00D4282C" w:rsidP="00D4282C">
      <w:pPr>
        <w:rPr>
          <w:b/>
          <w:sz w:val="20"/>
          <w:szCs w:val="20"/>
        </w:rPr>
      </w:pPr>
      <w:r w:rsidRPr="00EF4836">
        <w:rPr>
          <w:b/>
          <w:sz w:val="20"/>
          <w:szCs w:val="20"/>
        </w:rPr>
        <w:t xml:space="preserve">Table 1. Simulation test under condition B. </w:t>
      </w:r>
      <w:r w:rsidR="00FF3A83">
        <w:rPr>
          <w:b/>
          <w:sz w:val="20"/>
          <w:szCs w:val="20"/>
        </w:rPr>
        <w:t>Accuracy (</w:t>
      </w:r>
      <w:r w:rsidRPr="00EF4836">
        <w:rPr>
          <w:b/>
          <w:sz w:val="20"/>
          <w:szCs w:val="20"/>
        </w:rPr>
        <w:t>ARI</w:t>
      </w:r>
      <w:r w:rsidR="00FF3A83">
        <w:rPr>
          <w:b/>
          <w:sz w:val="20"/>
          <w:szCs w:val="20"/>
        </w:rPr>
        <w:t>)</w:t>
      </w:r>
      <w:r w:rsidRPr="00EF4836">
        <w:rPr>
          <w:b/>
          <w:sz w:val="20"/>
          <w:szCs w:val="20"/>
        </w:rPr>
        <w:t xml:space="preserve"> of each </w:t>
      </w:r>
      <w:proofErr w:type="spellStart"/>
      <w:r w:rsidRPr="00EF4836">
        <w:rPr>
          <w:b/>
          <w:sz w:val="20"/>
          <w:szCs w:val="20"/>
        </w:rPr>
        <w:t>gNMF</w:t>
      </w:r>
      <w:proofErr w:type="spellEnd"/>
      <w:r w:rsidRPr="00EF4836">
        <w:rPr>
          <w:b/>
          <w:sz w:val="20"/>
          <w:szCs w:val="20"/>
        </w:rPr>
        <w:t xml:space="preserve"> or m-</w:t>
      </w:r>
      <w:proofErr w:type="spellStart"/>
      <w:r w:rsidRPr="00EF4836">
        <w:rPr>
          <w:b/>
          <w:sz w:val="20"/>
          <w:szCs w:val="20"/>
        </w:rPr>
        <w:t>gNMF</w:t>
      </w:r>
      <w:proofErr w:type="spellEnd"/>
      <w:r w:rsidRPr="00EF4836">
        <w:rPr>
          <w:b/>
          <w:sz w:val="20"/>
          <w:szCs w:val="20"/>
        </w:rPr>
        <w:t xml:space="preserve"> result comparing to input 1’s patient stratification. Consensus clustering with 50 times run. Simulation input 1 and input 2 are under driver gene frequency 7.5%.</w:t>
      </w:r>
    </w:p>
    <w:p w14:paraId="5E0C21D4" w14:textId="223C0820" w:rsidR="008E17AB" w:rsidRDefault="008E17AB" w:rsidP="008E17AB">
      <w:pPr>
        <w:rPr>
          <w:b/>
          <w:sz w:val="20"/>
        </w:rPr>
      </w:pPr>
      <w:r>
        <w:rPr>
          <w:noProof/>
        </w:rPr>
        <w:drawing>
          <wp:anchor distT="0" distB="0" distL="114300" distR="114300" simplePos="0" relativeHeight="251664384" behindDoc="0" locked="0" layoutInCell="1" allowOverlap="1" wp14:anchorId="03C79E42" wp14:editId="13242AE1">
            <wp:simplePos x="0" y="0"/>
            <wp:positionH relativeFrom="column">
              <wp:posOffset>1008380</wp:posOffset>
            </wp:positionH>
            <wp:positionV relativeFrom="paragraph">
              <wp:posOffset>119380</wp:posOffset>
            </wp:positionV>
            <wp:extent cx="3840480" cy="265176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6-07-13 at 2.34.20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40480" cy="2651760"/>
                    </a:xfrm>
                    <a:prstGeom prst="rect">
                      <a:avLst/>
                    </a:prstGeom>
                  </pic:spPr>
                </pic:pic>
              </a:graphicData>
            </a:graphic>
            <wp14:sizeRelH relativeFrom="margin">
              <wp14:pctWidth>0</wp14:pctWidth>
            </wp14:sizeRelH>
            <wp14:sizeRelV relativeFrom="margin">
              <wp14:pctHeight>0</wp14:pctHeight>
            </wp14:sizeRelV>
          </wp:anchor>
        </w:drawing>
      </w:r>
      <w:r w:rsidRPr="00183D76">
        <w:rPr>
          <w:b/>
          <w:sz w:val="20"/>
        </w:rPr>
        <w:t xml:space="preserve">Figure 5. </w:t>
      </w:r>
      <w:r w:rsidRPr="00E74E31">
        <w:rPr>
          <w:b/>
          <w:sz w:val="20"/>
        </w:rPr>
        <w:t xml:space="preserve">Simulation test under </w:t>
      </w:r>
      <w:r>
        <w:rPr>
          <w:b/>
          <w:sz w:val="20"/>
        </w:rPr>
        <w:t xml:space="preserve">condition B. </w:t>
      </w:r>
      <w:r w:rsidRPr="00183D76">
        <w:rPr>
          <w:b/>
          <w:sz w:val="20"/>
        </w:rPr>
        <w:t xml:space="preserve">Consensus matrix of each </w:t>
      </w:r>
      <w:proofErr w:type="spellStart"/>
      <w:r w:rsidRPr="00183D76">
        <w:rPr>
          <w:b/>
          <w:sz w:val="20"/>
        </w:rPr>
        <w:t>gNMF</w:t>
      </w:r>
      <w:proofErr w:type="spellEnd"/>
      <w:r w:rsidRPr="00183D76">
        <w:rPr>
          <w:b/>
          <w:sz w:val="20"/>
        </w:rPr>
        <w:t xml:space="preserve"> or m-</w:t>
      </w:r>
      <w:proofErr w:type="spellStart"/>
      <w:r w:rsidRPr="00183D76">
        <w:rPr>
          <w:b/>
          <w:sz w:val="20"/>
        </w:rPr>
        <w:t>gNMF</w:t>
      </w:r>
      <w:proofErr w:type="spellEnd"/>
      <w:r w:rsidRPr="00183D76">
        <w:rPr>
          <w:b/>
          <w:sz w:val="20"/>
        </w:rPr>
        <w:t xml:space="preserve"> result with different combination of inputs. Consensus clustering with 50 times run. Simulation input 1 and input 2 are under driver gene frequency 7.5%.</w:t>
      </w:r>
    </w:p>
    <w:p w14:paraId="6D8DC33E" w14:textId="77777777" w:rsidR="008E17AB" w:rsidRPr="00183D76" w:rsidRDefault="008E17AB" w:rsidP="008E17AB">
      <w:pPr>
        <w:rPr>
          <w:b/>
          <w:sz w:val="20"/>
        </w:rPr>
      </w:pPr>
    </w:p>
    <w:p w14:paraId="34DBB232" w14:textId="77777777" w:rsidR="00D4282C" w:rsidRDefault="00D4282C" w:rsidP="00D4282C">
      <w:r>
        <w:t xml:space="preserve">result’s accuracy is 0.79 (ARI), while input 1 is permutated, the combined result follows the permutated patient assignments, which leads to 0 ARI. Note that ARI is adjusted for the </w:t>
      </w:r>
    </w:p>
    <w:p w14:paraId="1BB85300" w14:textId="6FA325F9" w:rsidR="0027627B" w:rsidRDefault="00EF4836" w:rsidP="0027627B">
      <w:r>
        <w:lastRenderedPageBreak/>
        <w:t xml:space="preserve">expected random similarity, so 0 does not mean no overlap but stands for unadjusted accuracy </w:t>
      </w:r>
      <w:r w:rsidR="00E74E31">
        <w:t xml:space="preserve">around 50%--randomly assigned. The control case has no dominant input, thus gives worst accuracy (ARI 0.46). </w:t>
      </w:r>
    </w:p>
    <w:p w14:paraId="07EA119E" w14:textId="77777777" w:rsidR="002465E9" w:rsidRPr="00B91DAA" w:rsidRDefault="002465E9" w:rsidP="00B91DAA">
      <w:pPr>
        <w:rPr>
          <w:b/>
          <w:sz w:val="18"/>
        </w:rPr>
      </w:pPr>
    </w:p>
    <w:p w14:paraId="737A3034" w14:textId="3D1FCE26" w:rsidR="00862751" w:rsidRPr="0046492D" w:rsidRDefault="007651D4" w:rsidP="00624A16">
      <w:pPr>
        <w:outlineLvl w:val="0"/>
        <w:rPr>
          <w:b/>
        </w:rPr>
      </w:pPr>
      <w:r w:rsidRPr="001F05D1">
        <w:rPr>
          <w:b/>
        </w:rPr>
        <w:t>Evaluating the performance of mu</w:t>
      </w:r>
      <w:r w:rsidR="00F0697B">
        <w:rPr>
          <w:b/>
        </w:rPr>
        <w:t xml:space="preserve">ltiple input version of </w:t>
      </w:r>
      <w:proofErr w:type="spellStart"/>
      <w:r w:rsidR="00F0697B">
        <w:rPr>
          <w:b/>
        </w:rPr>
        <w:t>gNMF</w:t>
      </w:r>
      <w:proofErr w:type="spellEnd"/>
      <w:r w:rsidR="00F0697B">
        <w:rPr>
          <w:b/>
        </w:rPr>
        <w:t xml:space="preserve"> (m-</w:t>
      </w:r>
      <w:proofErr w:type="spellStart"/>
      <w:r w:rsidR="00F0697B">
        <w:rPr>
          <w:b/>
        </w:rPr>
        <w:t>g</w:t>
      </w:r>
      <w:r w:rsidRPr="001F05D1">
        <w:rPr>
          <w:b/>
        </w:rPr>
        <w:t>NMF</w:t>
      </w:r>
      <w:proofErr w:type="spellEnd"/>
      <w:r w:rsidRPr="001F05D1">
        <w:rPr>
          <w:b/>
        </w:rPr>
        <w:t xml:space="preserve">) on real </w:t>
      </w:r>
      <w:r w:rsidR="006B21E7">
        <w:rPr>
          <w:b/>
        </w:rPr>
        <w:t>cancer</w:t>
      </w:r>
      <w:r w:rsidRPr="001F05D1">
        <w:rPr>
          <w:b/>
        </w:rPr>
        <w:t xml:space="preserve"> data</w:t>
      </w:r>
    </w:p>
    <w:p w14:paraId="31981FAC" w14:textId="407A210A" w:rsidR="00862751" w:rsidRDefault="00862751" w:rsidP="00862751"/>
    <w:p w14:paraId="0B03B9DE" w14:textId="01CC4987" w:rsidR="00F0697B" w:rsidRDefault="00517CAB" w:rsidP="00862751">
      <w:r>
        <w:t>Based on above simulation result, we decided for the real data, we will continue with our m-</w:t>
      </w:r>
      <w:proofErr w:type="spellStart"/>
      <w:r>
        <w:t>gNMF</w:t>
      </w:r>
      <w:proofErr w:type="spellEnd"/>
      <w:r>
        <w:t xml:space="preserve"> to compare with existing methods and skip the non-smooth technique. This is because m-</w:t>
      </w:r>
      <w:proofErr w:type="spellStart"/>
      <w:r>
        <w:t>gNMF</w:t>
      </w:r>
      <w:proofErr w:type="spellEnd"/>
      <w:r>
        <w:t xml:space="preserve"> shows positive results and improved accuracy comparing the existing </w:t>
      </w:r>
      <w:proofErr w:type="spellStart"/>
      <w:r>
        <w:t>gNMF</w:t>
      </w:r>
      <w:proofErr w:type="spellEnd"/>
      <w:r>
        <w:t xml:space="preserve"> methods, while ns-</w:t>
      </w:r>
      <w:proofErr w:type="spellStart"/>
      <w:r>
        <w:t>gNMF</w:t>
      </w:r>
      <w:proofErr w:type="spellEnd"/>
      <w:r>
        <w:t xml:space="preserve"> </w:t>
      </w:r>
      <w:r w:rsidR="00F0697B">
        <w:t>show</w:t>
      </w:r>
      <w:r>
        <w:t>s no</w:t>
      </w:r>
      <w:r w:rsidR="00F0697B">
        <w:t xml:space="preserve"> added value </w:t>
      </w:r>
      <w:r w:rsidR="002B0191">
        <w:t>comparing to</w:t>
      </w:r>
      <w:r w:rsidR="00F0697B">
        <w:t xml:space="preserve"> existing </w:t>
      </w:r>
      <w:proofErr w:type="spellStart"/>
      <w:r w:rsidR="003C7ED8">
        <w:t>g</w:t>
      </w:r>
      <w:r>
        <w:t>NMF</w:t>
      </w:r>
      <w:proofErr w:type="spellEnd"/>
      <w:r>
        <w:t>.</w:t>
      </w:r>
    </w:p>
    <w:p w14:paraId="76FF56D1" w14:textId="469256D7" w:rsidR="00D4282C" w:rsidRDefault="00AD31ED" w:rsidP="00D4282C">
      <w:r>
        <w:rPr>
          <w:noProof/>
        </w:rPr>
        <w:drawing>
          <wp:anchor distT="0" distB="0" distL="114300" distR="114300" simplePos="0" relativeHeight="251658240" behindDoc="0" locked="0" layoutInCell="1" allowOverlap="1" wp14:anchorId="4354B73E" wp14:editId="78F2F4D0">
            <wp:simplePos x="0" y="0"/>
            <wp:positionH relativeFrom="column">
              <wp:posOffset>396875</wp:posOffset>
            </wp:positionH>
            <wp:positionV relativeFrom="paragraph">
              <wp:posOffset>945515</wp:posOffset>
            </wp:positionV>
            <wp:extent cx="5147945" cy="1168400"/>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6-07-13 at 9.17.04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47945" cy="1168400"/>
                    </a:xfrm>
                    <a:prstGeom prst="rect">
                      <a:avLst/>
                    </a:prstGeom>
                  </pic:spPr>
                </pic:pic>
              </a:graphicData>
            </a:graphic>
            <wp14:sizeRelH relativeFrom="margin">
              <wp14:pctWidth>0</wp14:pctWidth>
            </wp14:sizeRelH>
            <wp14:sizeRelV relativeFrom="margin">
              <wp14:pctHeight>0</wp14:pctHeight>
            </wp14:sizeRelV>
          </wp:anchor>
        </w:drawing>
      </w:r>
      <w:r w:rsidR="00326424">
        <w:t>Unlike the simulation data</w:t>
      </w:r>
      <w:r w:rsidR="00A51C1E">
        <w:t xml:space="preserve"> that</w:t>
      </w:r>
      <w:r w:rsidR="00326424">
        <w:t xml:space="preserve"> we </w:t>
      </w:r>
      <w:r w:rsidR="00A51C1E">
        <w:t>always know</w:t>
      </w:r>
      <w:r w:rsidR="00326424">
        <w:t xml:space="preserve"> the best number of clustering (K), </w:t>
      </w:r>
      <w:r w:rsidR="009D05EC">
        <w:t>for real data set like this OV</w:t>
      </w:r>
      <w:r w:rsidR="00326424">
        <w:t>-TCGA dataset, we</w:t>
      </w:r>
      <w:r w:rsidR="009D05EC">
        <w:t xml:space="preserve"> had to</w:t>
      </w:r>
      <w:r w:rsidR="00326424">
        <w:t xml:space="preserve"> performed </w:t>
      </w:r>
      <w:r w:rsidR="009D05EC">
        <w:t>model section for K. Here we launched c</w:t>
      </w:r>
      <w:r w:rsidR="00B778E4">
        <w:t>onsensus</w:t>
      </w:r>
      <w:r w:rsidR="00326424">
        <w:t xml:space="preserve"> clustering with d</w:t>
      </w:r>
      <w:r w:rsidR="0099155C">
        <w:t>ifferent value of K, from 2 to 6</w:t>
      </w:r>
      <w:r w:rsidR="008E17AB">
        <w:t xml:space="preserve">. In </w:t>
      </w:r>
      <w:r w:rsidR="008E17AB" w:rsidRPr="00CF5798">
        <w:rPr>
          <w:highlight w:val="green"/>
        </w:rPr>
        <w:t>Table 2</w:t>
      </w:r>
      <w:r w:rsidR="00326424" w:rsidRPr="00CF5798">
        <w:rPr>
          <w:highlight w:val="green"/>
        </w:rPr>
        <w:t xml:space="preserve">, </w:t>
      </w:r>
      <w:r w:rsidR="008E17AB" w:rsidRPr="00CF5798">
        <w:rPr>
          <w:highlight w:val="green"/>
        </w:rPr>
        <w:t xml:space="preserve">the </w:t>
      </w:r>
      <w:r w:rsidR="00CF5798" w:rsidRPr="00CF5798">
        <w:rPr>
          <w:highlight w:val="green"/>
        </w:rPr>
        <w:t>clustering stability (</w:t>
      </w:r>
      <w:proofErr w:type="spellStart"/>
      <w:r w:rsidR="008E17AB" w:rsidRPr="00CF5798">
        <w:rPr>
          <w:highlight w:val="green"/>
        </w:rPr>
        <w:t>Cophenetic</w:t>
      </w:r>
      <w:proofErr w:type="spellEnd"/>
      <w:r w:rsidR="008E17AB" w:rsidRPr="00CF5798">
        <w:rPr>
          <w:highlight w:val="green"/>
        </w:rPr>
        <w:t xml:space="preserve"> </w:t>
      </w:r>
      <w:r w:rsidR="00D4282C" w:rsidRPr="00CF5798">
        <w:rPr>
          <w:highlight w:val="green"/>
        </w:rPr>
        <w:t>correlation coefficient</w:t>
      </w:r>
      <w:r w:rsidR="00CF5798" w:rsidRPr="00CF5798">
        <w:rPr>
          <w:highlight w:val="green"/>
        </w:rPr>
        <w:t>) was measured for</w:t>
      </w:r>
      <w:r w:rsidR="00D4282C" w:rsidRPr="00CF5798">
        <w:rPr>
          <w:highlight w:val="green"/>
        </w:rPr>
        <w:t xml:space="preserve"> both single input </w:t>
      </w:r>
      <w:proofErr w:type="spellStart"/>
      <w:r w:rsidR="00D4282C" w:rsidRPr="00CF5798">
        <w:rPr>
          <w:highlight w:val="green"/>
        </w:rPr>
        <w:t>gNMF</w:t>
      </w:r>
      <w:proofErr w:type="spellEnd"/>
      <w:r w:rsidR="00D4282C" w:rsidRPr="00CF5798">
        <w:rPr>
          <w:highlight w:val="green"/>
        </w:rPr>
        <w:t xml:space="preserve"> and two inputs</w:t>
      </w:r>
      <w:r w:rsidR="00D4282C">
        <w:t xml:space="preserve"> m-</w:t>
      </w:r>
      <w:proofErr w:type="spellStart"/>
      <w:r w:rsidR="00D4282C">
        <w:t>gNMF</w:t>
      </w:r>
      <w:proofErr w:type="spellEnd"/>
      <w:r w:rsidR="00D4282C">
        <w:t xml:space="preserve"> with smoothed mutation and normalized expression data are shown with representing the stability of </w:t>
      </w:r>
    </w:p>
    <w:p w14:paraId="782058D6" w14:textId="77777777" w:rsidR="0020372B" w:rsidRDefault="0020372B" w:rsidP="0020372B"/>
    <w:p w14:paraId="38BE506E" w14:textId="20589C25" w:rsidR="0020372B" w:rsidRDefault="0020372B" w:rsidP="0020372B">
      <w:pPr>
        <w:rPr>
          <w:b/>
          <w:sz w:val="20"/>
          <w:szCs w:val="20"/>
        </w:rPr>
      </w:pPr>
      <w:r w:rsidRPr="00AD5020">
        <w:rPr>
          <w:b/>
          <w:sz w:val="20"/>
          <w:szCs w:val="20"/>
        </w:rPr>
        <w:t xml:space="preserve">Table 2. </w:t>
      </w:r>
      <w:r w:rsidR="00357D9D">
        <w:rPr>
          <w:b/>
          <w:sz w:val="20"/>
          <w:szCs w:val="20"/>
        </w:rPr>
        <w:t xml:space="preserve">Clustering </w:t>
      </w:r>
      <w:r w:rsidR="00357D9D" w:rsidRPr="00011E6E">
        <w:rPr>
          <w:b/>
          <w:sz w:val="20"/>
          <w:szCs w:val="20"/>
        </w:rPr>
        <w:t>stability (</w:t>
      </w:r>
      <w:proofErr w:type="spellStart"/>
      <w:r w:rsidRPr="00011E6E">
        <w:rPr>
          <w:b/>
          <w:sz w:val="20"/>
          <w:szCs w:val="20"/>
        </w:rPr>
        <w:t>Cophenetic</w:t>
      </w:r>
      <w:proofErr w:type="spellEnd"/>
      <w:r w:rsidRPr="00011E6E">
        <w:rPr>
          <w:b/>
          <w:sz w:val="20"/>
          <w:szCs w:val="20"/>
        </w:rPr>
        <w:t xml:space="preserve"> correlation coefficient</w:t>
      </w:r>
      <w:r w:rsidR="00357D9D" w:rsidRPr="00011E6E">
        <w:rPr>
          <w:b/>
          <w:sz w:val="20"/>
          <w:szCs w:val="20"/>
        </w:rPr>
        <w:t>)</w:t>
      </w:r>
      <w:r w:rsidRPr="00011E6E">
        <w:rPr>
          <w:b/>
          <w:sz w:val="20"/>
          <w:szCs w:val="20"/>
        </w:rPr>
        <w:t xml:space="preserve"> of </w:t>
      </w:r>
      <w:r w:rsidRPr="00AD5020">
        <w:rPr>
          <w:b/>
          <w:sz w:val="20"/>
          <w:szCs w:val="20"/>
        </w:rPr>
        <w:t xml:space="preserve">consensus clustering result based on TCGA OV mutation and expression data. Each consensus matrix is generated based on 50 runs. </w:t>
      </w:r>
    </w:p>
    <w:p w14:paraId="7F80B205" w14:textId="77777777" w:rsidR="00BF3752" w:rsidRPr="00AD5020" w:rsidRDefault="00BF3752" w:rsidP="0020372B">
      <w:pPr>
        <w:rPr>
          <w:b/>
          <w:sz w:val="20"/>
          <w:szCs w:val="20"/>
        </w:rPr>
      </w:pPr>
    </w:p>
    <w:p w14:paraId="1F6B438A" w14:textId="03FCD184" w:rsidR="009C370A" w:rsidRDefault="009C370A" w:rsidP="009C370A">
      <w:pPr>
        <w:rPr>
          <w:b/>
          <w:sz w:val="20"/>
          <w:szCs w:val="20"/>
        </w:rPr>
      </w:pPr>
      <w:r>
        <w:rPr>
          <w:b/>
          <w:noProof/>
          <w:sz w:val="22"/>
        </w:rPr>
        <w:drawing>
          <wp:anchor distT="0" distB="0" distL="114300" distR="114300" simplePos="0" relativeHeight="251662336" behindDoc="0" locked="0" layoutInCell="1" allowOverlap="1" wp14:anchorId="48FC02A9" wp14:editId="23962D07">
            <wp:simplePos x="0" y="0"/>
            <wp:positionH relativeFrom="column">
              <wp:posOffset>395605</wp:posOffset>
            </wp:positionH>
            <wp:positionV relativeFrom="paragraph">
              <wp:posOffset>0</wp:posOffset>
            </wp:positionV>
            <wp:extent cx="5120640" cy="1353185"/>
            <wp:effectExtent l="0" t="0" r="1016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6-07-13 at 10.20.33 PM.png"/>
                    <pic:cNvPicPr/>
                  </pic:nvPicPr>
                  <pic:blipFill>
                    <a:blip r:embed="rId12">
                      <a:extLst>
                        <a:ext uri="{28A0092B-C50C-407E-A947-70E740481C1C}">
                          <a14:useLocalDpi xmlns:a14="http://schemas.microsoft.com/office/drawing/2010/main" val="0"/>
                        </a:ext>
                      </a:extLst>
                    </a:blip>
                    <a:stretch>
                      <a:fillRect/>
                    </a:stretch>
                  </pic:blipFill>
                  <pic:spPr>
                    <a:xfrm>
                      <a:off x="0" y="0"/>
                      <a:ext cx="5120640" cy="1353185"/>
                    </a:xfrm>
                    <a:prstGeom prst="rect">
                      <a:avLst/>
                    </a:prstGeom>
                  </pic:spPr>
                </pic:pic>
              </a:graphicData>
            </a:graphic>
            <wp14:sizeRelH relativeFrom="margin">
              <wp14:pctWidth>0</wp14:pctWidth>
            </wp14:sizeRelH>
            <wp14:sizeRelV relativeFrom="margin">
              <wp14:pctHeight>0</wp14:pctHeight>
            </wp14:sizeRelV>
          </wp:anchor>
        </w:drawing>
      </w:r>
      <w:r w:rsidRPr="00AD5020">
        <w:rPr>
          <w:b/>
          <w:sz w:val="20"/>
          <w:szCs w:val="20"/>
        </w:rPr>
        <w:t xml:space="preserve">Table 3. </w:t>
      </w:r>
      <w:r w:rsidR="00695CCF">
        <w:rPr>
          <w:b/>
          <w:sz w:val="20"/>
          <w:szCs w:val="20"/>
        </w:rPr>
        <w:t>Similarity (</w:t>
      </w:r>
      <w:r w:rsidRPr="00AD5020">
        <w:rPr>
          <w:b/>
          <w:sz w:val="20"/>
          <w:szCs w:val="20"/>
        </w:rPr>
        <w:t>Rand Index</w:t>
      </w:r>
      <w:r w:rsidR="00075F28">
        <w:rPr>
          <w:b/>
          <w:sz w:val="20"/>
          <w:szCs w:val="20"/>
        </w:rPr>
        <w:t>, RI</w:t>
      </w:r>
      <w:r w:rsidR="00695CCF">
        <w:rPr>
          <w:b/>
          <w:sz w:val="20"/>
          <w:szCs w:val="20"/>
        </w:rPr>
        <w:t>)</w:t>
      </w:r>
      <w:r w:rsidRPr="00AD5020">
        <w:rPr>
          <w:b/>
          <w:sz w:val="20"/>
          <w:szCs w:val="20"/>
        </w:rPr>
        <w:t xml:space="preserve"> between stratification results of different methods under different K. ‘Mutation’ represents smoothed somatic mutation clustered by </w:t>
      </w:r>
      <w:proofErr w:type="spellStart"/>
      <w:r w:rsidRPr="00AD5020">
        <w:rPr>
          <w:b/>
          <w:sz w:val="20"/>
          <w:szCs w:val="20"/>
        </w:rPr>
        <w:t>gNMF</w:t>
      </w:r>
      <w:proofErr w:type="spellEnd"/>
      <w:r w:rsidRPr="00AD5020">
        <w:rPr>
          <w:b/>
          <w:sz w:val="20"/>
          <w:szCs w:val="20"/>
        </w:rPr>
        <w:t xml:space="preserve">, ‘Expression’ represents normalized gene expression data clustered by </w:t>
      </w:r>
      <w:proofErr w:type="spellStart"/>
      <w:r w:rsidRPr="00AD5020">
        <w:rPr>
          <w:b/>
          <w:sz w:val="20"/>
          <w:szCs w:val="20"/>
        </w:rPr>
        <w:t>gNMF</w:t>
      </w:r>
      <w:proofErr w:type="spellEnd"/>
      <w:r w:rsidRPr="00AD5020">
        <w:rPr>
          <w:b/>
          <w:sz w:val="20"/>
          <w:szCs w:val="20"/>
        </w:rPr>
        <w:t>, ‘Combined’ represents using m-</w:t>
      </w:r>
      <w:proofErr w:type="spellStart"/>
      <w:r w:rsidRPr="00AD5020">
        <w:rPr>
          <w:b/>
          <w:sz w:val="20"/>
          <w:szCs w:val="20"/>
        </w:rPr>
        <w:t>gNMF</w:t>
      </w:r>
      <w:proofErr w:type="spellEnd"/>
      <w:r w:rsidRPr="00AD5020">
        <w:rPr>
          <w:b/>
          <w:sz w:val="20"/>
          <w:szCs w:val="20"/>
        </w:rPr>
        <w:t xml:space="preserve"> clustering mutation and expression together. Consensus clustering are done with 50 runs each.</w:t>
      </w:r>
    </w:p>
    <w:p w14:paraId="534A1F9D" w14:textId="77777777" w:rsidR="009C370A" w:rsidRPr="00AD5020" w:rsidRDefault="009C370A" w:rsidP="009C370A">
      <w:pPr>
        <w:rPr>
          <w:b/>
          <w:sz w:val="20"/>
          <w:szCs w:val="20"/>
        </w:rPr>
      </w:pPr>
    </w:p>
    <w:p w14:paraId="56CF5250" w14:textId="1EEC8EE7" w:rsidR="00326424" w:rsidRDefault="0036232B" w:rsidP="00862751">
      <w:r>
        <w:t>clustering.</w:t>
      </w:r>
      <w:r w:rsidR="00107C80">
        <w:t xml:space="preserve"> In this case, though there is a significant decrease of the coefficient at K=4, it is nor safe to select K=3 as the best number of cluster. The reason is </w:t>
      </w:r>
      <w:r w:rsidR="00CD423C">
        <w:t xml:space="preserve">in this case, from K=2 to K=6, </w:t>
      </w:r>
      <w:proofErr w:type="spellStart"/>
      <w:r w:rsidR="00CD423C">
        <w:t>Cophenetic</w:t>
      </w:r>
      <w:proofErr w:type="spellEnd"/>
      <w:r w:rsidR="00CD423C">
        <w:t xml:space="preserve"> values are all higher than 0.9, meaning all those consensus matrixes are of good stability. So </w:t>
      </w:r>
      <w:proofErr w:type="spellStart"/>
      <w:r w:rsidR="00CD423C">
        <w:t>Cophenetic</w:t>
      </w:r>
      <w:proofErr w:type="spellEnd"/>
      <w:r w:rsidR="00CD423C">
        <w:t xml:space="preserve"> coefficient alone is not sufficient to determine the value of K and it is helpful to look at the actual consensus matrix to see what are those clusters look like (Figure 6</w:t>
      </w:r>
      <w:r w:rsidR="005D40C1">
        <w:t>B</w:t>
      </w:r>
      <w:r w:rsidR="00CD423C">
        <w:t>).</w:t>
      </w:r>
      <w:r w:rsidR="00195BCD">
        <w:t xml:space="preserve"> </w:t>
      </w:r>
      <w:r w:rsidR="008E4067">
        <w:t xml:space="preserve">We observed 2~3 relatively stable clustering from K=4 to K=6, suggesting a relatively stable stratification. Then we considered mutual overlaps among different pairs of stratification (Table </w:t>
      </w:r>
      <w:r w:rsidR="008E4067">
        <w:lastRenderedPageBreak/>
        <w:t>3). We found K=5 and K=6 both maximized the overlaps between three outputs. Thus we decided to use K=5 to further evaluate our m-</w:t>
      </w:r>
      <w:proofErr w:type="spellStart"/>
      <w:r w:rsidR="008E4067">
        <w:t>gNMF</w:t>
      </w:r>
      <w:proofErr w:type="spellEnd"/>
      <w:r w:rsidR="008E4067">
        <w:t xml:space="preserve"> stratification. </w:t>
      </w:r>
    </w:p>
    <w:p w14:paraId="2F378752" w14:textId="69CB567B" w:rsidR="005F4E60" w:rsidRDefault="00EF4D1C" w:rsidP="005F4E60">
      <w:pPr>
        <w:outlineLvl w:val="0"/>
        <w:rPr>
          <w:b/>
        </w:rPr>
      </w:pPr>
      <w:r>
        <w:rPr>
          <w:b/>
          <w:noProof/>
        </w:rPr>
        <w:drawing>
          <wp:anchor distT="0" distB="0" distL="114300" distR="114300" simplePos="0" relativeHeight="251665408" behindDoc="0" locked="0" layoutInCell="1" allowOverlap="1" wp14:anchorId="7DBA3BE0" wp14:editId="33681709">
            <wp:simplePos x="0" y="0"/>
            <wp:positionH relativeFrom="column">
              <wp:posOffset>-142875</wp:posOffset>
            </wp:positionH>
            <wp:positionV relativeFrom="paragraph">
              <wp:posOffset>1250315</wp:posOffset>
            </wp:positionV>
            <wp:extent cx="6263640" cy="2606040"/>
            <wp:effectExtent l="0" t="0" r="10160" b="1016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6-07-14 at 12.36.02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63640" cy="2606040"/>
                    </a:xfrm>
                    <a:prstGeom prst="rect">
                      <a:avLst/>
                    </a:prstGeom>
                  </pic:spPr>
                </pic:pic>
              </a:graphicData>
            </a:graphic>
            <wp14:sizeRelH relativeFrom="margin">
              <wp14:pctWidth>0</wp14:pctWidth>
            </wp14:sizeRelH>
            <wp14:sizeRelV relativeFrom="margin">
              <wp14:pctHeight>0</wp14:pctHeight>
            </wp14:sizeRelV>
          </wp:anchor>
        </w:drawing>
      </w:r>
      <w:r w:rsidR="00326424">
        <w:t xml:space="preserve">There is no </w:t>
      </w:r>
      <w:r w:rsidR="00764835">
        <w:t>objective way to measure the accuracy of patient stratification for real data, but leveraging clinical information like survival time is common practice. The assumption is the patient’s molecular features are closely related to the</w:t>
      </w:r>
      <w:r>
        <w:t xml:space="preserve"> disease phenotype, so difference</w:t>
      </w:r>
      <w:r w:rsidR="00764835">
        <w:t xml:space="preserve"> </w:t>
      </w:r>
      <w:r>
        <w:t>in survival time</w:t>
      </w:r>
      <w:r w:rsidR="00764835">
        <w:t xml:space="preserve"> of cancer</w:t>
      </w:r>
      <w:r>
        <w:t xml:space="preserve"> patient</w:t>
      </w:r>
      <w:r w:rsidR="00764835">
        <w:t xml:space="preserve"> should be able to </w:t>
      </w:r>
      <w:r>
        <w:t xml:space="preserve">be </w:t>
      </w:r>
      <w:r w:rsidR="00764835">
        <w:t>separated based on molecular features. The same assumption applies to surviv</w:t>
      </w:r>
      <w:r>
        <w:t>al time. As we seen from figure 6A, under K=5, there are two major subgroups of patients are separated</w:t>
      </w:r>
      <w:r w:rsidR="0089192C">
        <w:t>. Other subgr</w:t>
      </w:r>
      <w:r w:rsidR="007D76BD">
        <w:t>o</w:t>
      </w:r>
      <w:r>
        <w:t xml:space="preserve">ups are of relatively small number </w:t>
      </w:r>
    </w:p>
    <w:p w14:paraId="7472076B" w14:textId="77777777" w:rsidR="009E7434" w:rsidRDefault="009E7434" w:rsidP="00862751">
      <w:pPr>
        <w:rPr>
          <w:b/>
        </w:rPr>
      </w:pPr>
      <w:r w:rsidRPr="00AD5020">
        <w:rPr>
          <w:b/>
          <w:sz w:val="20"/>
          <w:szCs w:val="20"/>
        </w:rPr>
        <w:t>Figure 6.  Mutation and expression based m-</w:t>
      </w:r>
      <w:proofErr w:type="spellStart"/>
      <w:r w:rsidRPr="00AD5020">
        <w:rPr>
          <w:b/>
          <w:sz w:val="20"/>
          <w:szCs w:val="20"/>
        </w:rPr>
        <w:t>gNMF</w:t>
      </w:r>
      <w:proofErr w:type="spellEnd"/>
      <w:r w:rsidRPr="00AD5020">
        <w:rPr>
          <w:b/>
          <w:sz w:val="20"/>
          <w:szCs w:val="20"/>
        </w:rPr>
        <w:t xml:space="preserve"> on ovarian cancer dataset. A) Survival analysis for stratification generated by m-</w:t>
      </w:r>
      <w:proofErr w:type="spellStart"/>
      <w:r w:rsidRPr="00AD5020">
        <w:rPr>
          <w:b/>
          <w:sz w:val="20"/>
          <w:szCs w:val="20"/>
        </w:rPr>
        <w:t>gNMF</w:t>
      </w:r>
      <w:proofErr w:type="spellEnd"/>
      <w:r w:rsidRPr="00AD5020">
        <w:rPr>
          <w:b/>
          <w:sz w:val="20"/>
          <w:szCs w:val="20"/>
        </w:rPr>
        <w:t xml:space="preserve"> with mutation end expression. K equals 5.  B) Consensus matrices for </w:t>
      </w:r>
      <w:proofErr w:type="spellStart"/>
      <w:r w:rsidRPr="00AD5020">
        <w:rPr>
          <w:b/>
          <w:sz w:val="20"/>
          <w:szCs w:val="20"/>
        </w:rPr>
        <w:t>gNMF</w:t>
      </w:r>
      <w:proofErr w:type="spellEnd"/>
      <w:r w:rsidRPr="00AD5020">
        <w:rPr>
          <w:b/>
          <w:sz w:val="20"/>
          <w:szCs w:val="20"/>
        </w:rPr>
        <w:t xml:space="preserve"> and m-</w:t>
      </w:r>
      <w:proofErr w:type="spellStart"/>
      <w:r w:rsidRPr="00AD5020">
        <w:rPr>
          <w:b/>
          <w:sz w:val="20"/>
          <w:szCs w:val="20"/>
        </w:rPr>
        <w:t>gNMF</w:t>
      </w:r>
      <w:proofErr w:type="spellEnd"/>
      <w:r w:rsidRPr="00AD5020">
        <w:rPr>
          <w:b/>
          <w:sz w:val="20"/>
          <w:szCs w:val="20"/>
        </w:rPr>
        <w:t xml:space="preserve"> with different inputs with different K values.</w:t>
      </w:r>
      <w:r>
        <w:rPr>
          <w:b/>
        </w:rPr>
        <w:t xml:space="preserve">  </w:t>
      </w:r>
    </w:p>
    <w:p w14:paraId="1464E704" w14:textId="55937726" w:rsidR="00326424" w:rsidRDefault="00EF4D1C" w:rsidP="00862751">
      <w:r>
        <w:t>of patients. The log-rank test yields p-value 0.007 meaning the stratification generated by m-</w:t>
      </w:r>
      <w:proofErr w:type="spellStart"/>
      <w:r>
        <w:t>gNMF</w:t>
      </w:r>
      <w:proofErr w:type="spellEnd"/>
      <w:r>
        <w:t xml:space="preserve"> with mutation and expression is statistically significant.</w:t>
      </w:r>
    </w:p>
    <w:p w14:paraId="013E85AC" w14:textId="77777777" w:rsidR="00F137CA" w:rsidRPr="00AD31ED" w:rsidRDefault="00F137CA" w:rsidP="00624A16">
      <w:pPr>
        <w:outlineLvl w:val="0"/>
        <w:rPr>
          <w:b/>
        </w:rPr>
      </w:pPr>
    </w:p>
    <w:p w14:paraId="58591240" w14:textId="6A294D1B" w:rsidR="003C1BDD" w:rsidRPr="00882F97" w:rsidRDefault="003C1BDD" w:rsidP="00624A16">
      <w:pPr>
        <w:outlineLvl w:val="0"/>
        <w:rPr>
          <w:b/>
          <w:sz w:val="28"/>
        </w:rPr>
      </w:pPr>
      <w:r w:rsidRPr="00882F97">
        <w:rPr>
          <w:b/>
          <w:sz w:val="28"/>
        </w:rPr>
        <w:t>Discussion</w:t>
      </w:r>
      <w:r w:rsidR="00AD580C" w:rsidRPr="00882F97">
        <w:rPr>
          <w:b/>
          <w:sz w:val="28"/>
        </w:rPr>
        <w:t xml:space="preserve"> </w:t>
      </w:r>
    </w:p>
    <w:p w14:paraId="4D7FF2E1" w14:textId="77777777" w:rsidR="00882F97" w:rsidRPr="003C2290" w:rsidRDefault="00882F97" w:rsidP="00624A16">
      <w:pPr>
        <w:outlineLvl w:val="0"/>
        <w:rPr>
          <w:b/>
        </w:rPr>
      </w:pPr>
    </w:p>
    <w:p w14:paraId="6C1E0A5F" w14:textId="42786FC4" w:rsidR="003C1BDD" w:rsidRDefault="00B22CA9" w:rsidP="00624A16">
      <w:pPr>
        <w:outlineLvl w:val="0"/>
        <w:rPr>
          <w:b/>
        </w:rPr>
      </w:pPr>
      <w:r>
        <w:rPr>
          <w:b/>
        </w:rPr>
        <w:t>S</w:t>
      </w:r>
      <w:r w:rsidR="003C1BDD" w:rsidRPr="003C2290">
        <w:rPr>
          <w:b/>
        </w:rPr>
        <w:t xml:space="preserve">trength and weakness of </w:t>
      </w:r>
      <w:r w:rsidR="001559C0">
        <w:rPr>
          <w:b/>
        </w:rPr>
        <w:t>proposed</w:t>
      </w:r>
      <w:r w:rsidR="003C1BDD" w:rsidRPr="003C2290">
        <w:rPr>
          <w:b/>
        </w:rPr>
        <w:t xml:space="preserve"> methods</w:t>
      </w:r>
    </w:p>
    <w:p w14:paraId="67371FE1" w14:textId="77777777" w:rsidR="007C0B01" w:rsidRPr="003C2290" w:rsidRDefault="007C0B01" w:rsidP="00624A16">
      <w:pPr>
        <w:outlineLvl w:val="0"/>
        <w:rPr>
          <w:b/>
        </w:rPr>
      </w:pPr>
    </w:p>
    <w:p w14:paraId="5CB5C05C" w14:textId="77777777" w:rsidR="00A20250" w:rsidRDefault="005235F8" w:rsidP="003C1BDD">
      <w:r>
        <w:t xml:space="preserve">From the results above, we gained insights about the possible strength and weakness of our proposed </w:t>
      </w:r>
      <w:r w:rsidR="00E21EF8">
        <w:t xml:space="preserve">integrated </w:t>
      </w:r>
      <w:r>
        <w:t>biology network-aware NMF</w:t>
      </w:r>
      <w:r w:rsidR="00E21EF8">
        <w:t xml:space="preserve">-based patient stratification method. </w:t>
      </w:r>
    </w:p>
    <w:p w14:paraId="01B81D32" w14:textId="505970E9" w:rsidR="00A20250" w:rsidRDefault="00BD0AA6" w:rsidP="003C1BDD">
      <w:r>
        <w:t>First, i</w:t>
      </w:r>
      <w:r w:rsidR="00E21EF8">
        <w:t>t is obvious the integration of multiple inputs</w:t>
      </w:r>
      <w:r w:rsidR="007D322D">
        <w:t xml:space="preserve"> (m-</w:t>
      </w:r>
      <w:proofErr w:type="spellStart"/>
      <w:r w:rsidR="007D322D">
        <w:t>gNMF</w:t>
      </w:r>
      <w:proofErr w:type="spellEnd"/>
      <w:r w:rsidR="007D322D">
        <w:t>)</w:t>
      </w:r>
      <w:r w:rsidR="00E21EF8">
        <w:t xml:space="preserve"> having a good </w:t>
      </w:r>
      <w:r w:rsidR="00B76D0A">
        <w:t>chance</w:t>
      </w:r>
      <w:r w:rsidR="00E21EF8">
        <w:t xml:space="preserve"> to </w:t>
      </w:r>
      <w:r w:rsidR="00A103F5">
        <w:t xml:space="preserve">outperform </w:t>
      </w:r>
      <w:r w:rsidR="00E21EF8">
        <w:t xml:space="preserve">the current single input NBS method in terms of clustering accuracy. </w:t>
      </w:r>
      <w:r>
        <w:t xml:space="preserve">Under the proper condition, it will increase the stratification accuracy and lowering the requirements of driver gene frequency. </w:t>
      </w:r>
      <w:r w:rsidR="00EE3D6E">
        <w:t xml:space="preserve">One of the main reason caused this improvement is that integrating multiple inputs is </w:t>
      </w:r>
      <w:r w:rsidR="00B10981">
        <w:t>very similar</w:t>
      </w:r>
      <w:r w:rsidR="00EE3D6E">
        <w:t xml:space="preserve"> to adding certain regularization on patient matrix (H). Especially for the case where </w:t>
      </w:r>
      <w:r w:rsidR="00A20250">
        <w:t xml:space="preserve">the same stratification of </w:t>
      </w:r>
      <w:r w:rsidR="00EE3D6E">
        <w:t>cohort</w:t>
      </w:r>
      <w:r w:rsidR="00A20250">
        <w:t xml:space="preserve"> is shared by </w:t>
      </w:r>
      <w:r w:rsidR="00EE3D6E">
        <w:t>several inputs</w:t>
      </w:r>
      <w:r w:rsidR="00A20250">
        <w:t xml:space="preserve">. </w:t>
      </w:r>
      <w:r w:rsidR="00DD68E7">
        <w:t>In some sens</w:t>
      </w:r>
      <w:r w:rsidR="00587044">
        <w:t>e, t</w:t>
      </w:r>
      <w:r w:rsidR="00A20250">
        <w:t xml:space="preserve">his is even better than </w:t>
      </w:r>
      <w:r w:rsidR="00D03C71">
        <w:t xml:space="preserve">adding </w:t>
      </w:r>
      <w:r w:rsidR="00A20250">
        <w:t xml:space="preserve">PPI network regularization because this information is more customized and tailored for </w:t>
      </w:r>
      <w:r w:rsidR="00D03C71">
        <w:t>the specific</w:t>
      </w:r>
      <w:r w:rsidR="00A20250">
        <w:t xml:space="preserve"> cohort, not like the generic PPI network.</w:t>
      </w:r>
      <w:r w:rsidR="00EE3D6E">
        <w:t xml:space="preserve"> </w:t>
      </w:r>
      <w:r w:rsidR="008D1756">
        <w:t xml:space="preserve">However, the limitation is also apparent, it must under the condition that the two data types/inputs support </w:t>
      </w:r>
      <w:r w:rsidR="008D1756">
        <w:lastRenderedPageBreak/>
        <w:t>similar patient stratification, which is nor</w:t>
      </w:r>
      <w:r w:rsidR="00FA095D">
        <w:t>mally not the case in real world problem</w:t>
      </w:r>
      <w:r w:rsidR="008D1756">
        <w:t>. Another limitation lies in the graph. I</w:t>
      </w:r>
      <w:r w:rsidR="005C24CF">
        <w:t xml:space="preserve">n fact, it is not an easy task to get a high quality, </w:t>
      </w:r>
      <w:r w:rsidR="00E4084A">
        <w:t>precise graph. It is</w:t>
      </w:r>
      <w:r w:rsidR="00E25862">
        <w:t>,</w:t>
      </w:r>
      <w:r w:rsidR="00E4084A">
        <w:t xml:space="preserve"> more often</w:t>
      </w:r>
      <w:r w:rsidR="005C24CF">
        <w:t xml:space="preserve"> than not</w:t>
      </w:r>
      <w:r w:rsidR="00E25862">
        <w:t>,</w:t>
      </w:r>
      <w:r w:rsidR="005C24CF">
        <w:t xml:space="preserve"> we </w:t>
      </w:r>
      <w:r w:rsidR="005F2BBD">
        <w:t>have the</w:t>
      </w:r>
      <w:r w:rsidR="005C24CF">
        <w:t xml:space="preserve"> know</w:t>
      </w:r>
      <w:r w:rsidR="005F2BBD">
        <w:t>ledge about</w:t>
      </w:r>
      <w:r w:rsidR="005C24CF">
        <w:t xml:space="preserve"> the manifold s</w:t>
      </w:r>
      <w:r w:rsidR="005F2BBD">
        <w:t>tructure the data coming from. This aspect</w:t>
      </w:r>
      <w:r w:rsidR="005C24CF">
        <w:t xml:space="preserve"> will </w:t>
      </w:r>
      <w:r w:rsidR="005F2BBD">
        <w:t>be expanded</w:t>
      </w:r>
      <w:r w:rsidR="005C24CF">
        <w:t xml:space="preserve"> later. </w:t>
      </w:r>
    </w:p>
    <w:p w14:paraId="48CED627" w14:textId="105A0C73" w:rsidR="007C0B01" w:rsidRDefault="007E4542" w:rsidP="001559C0">
      <w:r>
        <w:t>Second, it</w:t>
      </w:r>
      <w:r w:rsidR="00E21EF8">
        <w:t xml:space="preserve"> is also clear that the non-smooth NMF technique is not suitable to be directly applied to NMF clustering with gr</w:t>
      </w:r>
      <w:r w:rsidR="00A51539">
        <w:t>aph regularization. It leads to</w:t>
      </w:r>
      <w:r w:rsidR="00CE5F60">
        <w:t xml:space="preserve"> no significant changes on clustering stability and</w:t>
      </w:r>
      <w:r w:rsidR="00E21EF8">
        <w:t xml:space="preserve"> minor decrease of stratification accuracy.</w:t>
      </w:r>
      <w:r w:rsidR="004D3034">
        <w:t xml:space="preserve"> The reason behind the mediocre performance of ns-</w:t>
      </w:r>
      <w:proofErr w:type="spellStart"/>
      <w:r w:rsidR="004D3034">
        <w:t>gNMF</w:t>
      </w:r>
      <w:proofErr w:type="spellEnd"/>
      <w:r w:rsidR="004D3034">
        <w:t xml:space="preserve"> may due to </w:t>
      </w:r>
      <w:r w:rsidR="00C2541F">
        <w:t>three</w:t>
      </w:r>
      <w:r w:rsidR="004D3034">
        <w:t xml:space="preserve"> reasons: 1) from the residual plots we can see, </w:t>
      </w:r>
      <w:proofErr w:type="spellStart"/>
      <w:r w:rsidR="004D3034">
        <w:t>nsNMF</w:t>
      </w:r>
      <w:proofErr w:type="spellEnd"/>
      <w:r w:rsidR="004D3034">
        <w:t xml:space="preserve"> </w:t>
      </w:r>
      <w:r w:rsidR="009E548D">
        <w:t>causes</w:t>
      </w:r>
      <w:r w:rsidR="004D3034">
        <w:t xml:space="preserve"> a </w:t>
      </w:r>
      <w:r w:rsidR="003B1033">
        <w:t>sparser</w:t>
      </w:r>
      <w:r w:rsidR="004D3034">
        <w:t xml:space="preserve"> H matrix, which decreases the effect of graph regularization, leading to slightly worse accuracy. 2) Even in </w:t>
      </w:r>
      <w:r w:rsidR="00BA06A7">
        <w:t>original</w:t>
      </w:r>
      <w:r w:rsidR="004D3034">
        <w:t xml:space="preserve"> </w:t>
      </w:r>
      <w:proofErr w:type="spellStart"/>
      <w:r w:rsidR="004D3034">
        <w:t>nsNMF</w:t>
      </w:r>
      <w:proofErr w:type="spellEnd"/>
      <w:r w:rsidR="004D3034">
        <w:t xml:space="preserve"> paper, the effect of smoothing matrix </w:t>
      </w:r>
      <w:proofErr w:type="spellStart"/>
      <w:r w:rsidR="004D3034" w:rsidRPr="004D3034">
        <w:rPr>
          <w:b/>
          <w:i/>
        </w:rPr>
        <w:t>S</w:t>
      </w:r>
      <w:r w:rsidR="004D3034">
        <w:t xml:space="preserve"> on</w:t>
      </w:r>
      <w:proofErr w:type="spellEnd"/>
      <w:r w:rsidR="004D3034">
        <w:t xml:space="preserve"> sparseness is not linear</w:t>
      </w:r>
      <w:r w:rsidR="000C77AB">
        <w:t xml:space="preserve"> </w:t>
      </w:r>
      <w:r w:rsidR="004D3034">
        <w:t xml:space="preserve">(they reached high sparseness at θ=0.5, θ=0.8). </w:t>
      </w:r>
      <w:r w:rsidR="00BF06D3">
        <w:t xml:space="preserve">The </w:t>
      </w:r>
      <w:r w:rsidR="00A8348D">
        <w:t xml:space="preserve">sparseness </w:t>
      </w:r>
      <w:r w:rsidR="00BF06D3">
        <w:t>peak</w:t>
      </w:r>
      <w:r w:rsidR="004D3034">
        <w:t xml:space="preserve"> is sensitive on data. It is possible </w:t>
      </w:r>
      <w:r w:rsidR="008F61A3">
        <w:t>in our case there is no peak and 0 gives highest sparseness.</w:t>
      </w:r>
      <w:r w:rsidR="00C2541F">
        <w:t xml:space="preserve"> 3) </w:t>
      </w:r>
      <w:r w:rsidR="00806E72">
        <w:t>T</w:t>
      </w:r>
      <w:r w:rsidR="00E71CC3">
        <w:t xml:space="preserve">here is no clear </w:t>
      </w:r>
      <w:r w:rsidR="00C658A6">
        <w:t>connection</w:t>
      </w:r>
      <w:r w:rsidR="00E71CC3">
        <w:t xml:space="preserve"> between sparseness and clustering accuracy.</w:t>
      </w:r>
    </w:p>
    <w:p w14:paraId="6CDB986C" w14:textId="425999B8" w:rsidR="001559C0" w:rsidRDefault="00517DB1" w:rsidP="001559C0">
      <w:r w:rsidRPr="00517DB1">
        <w:t>Third, the test of m-</w:t>
      </w:r>
      <w:proofErr w:type="spellStart"/>
      <w:r w:rsidRPr="00517DB1">
        <w:t>gNMF</w:t>
      </w:r>
      <w:proofErr w:type="spellEnd"/>
      <w:r w:rsidRPr="00517DB1">
        <w:t xml:space="preserve"> on real TCGA cancer data shows promising results. It got relatively stable clusters among different K in range 4 to 6, and also got good overlap among different methods (</w:t>
      </w:r>
      <w:proofErr w:type="spellStart"/>
      <w:r w:rsidRPr="00517DB1">
        <w:t>gNMF</w:t>
      </w:r>
      <w:proofErr w:type="spellEnd"/>
      <w:r w:rsidRPr="00517DB1">
        <w:t xml:space="preserve"> with mutation, </w:t>
      </w:r>
      <w:proofErr w:type="spellStart"/>
      <w:r w:rsidRPr="00517DB1">
        <w:t>gNMF</w:t>
      </w:r>
      <w:proofErr w:type="spellEnd"/>
      <w:r w:rsidRPr="00517DB1">
        <w:t xml:space="preserve"> with expression). In addition, the stratification by m-</w:t>
      </w:r>
      <w:proofErr w:type="spellStart"/>
      <w:r w:rsidRPr="00517DB1">
        <w:t>gNMF</w:t>
      </w:r>
      <w:proofErr w:type="spellEnd"/>
      <w:r w:rsidRPr="00517DB1">
        <w:t xml:space="preserve"> shows significant difference on patient</w:t>
      </w:r>
      <w:r>
        <w:t>’</w:t>
      </w:r>
      <w:r w:rsidRPr="00517DB1">
        <w:t>s survival time.</w:t>
      </w:r>
      <w:r w:rsidR="00A71FCE">
        <w:t xml:space="preserve"> The limitation of this method in real case is that the parameter lambda for graph regularization is hard to select. In the paper, we directly used parameters from simulation result, but it may not be suitable for other cases.</w:t>
      </w:r>
    </w:p>
    <w:p w14:paraId="0B9067FB" w14:textId="77777777" w:rsidR="00EA0575" w:rsidRPr="00517DB1" w:rsidRDefault="00EA0575" w:rsidP="001559C0"/>
    <w:p w14:paraId="4C907E9B" w14:textId="1C852DAA" w:rsidR="001559C0" w:rsidRDefault="001559C0" w:rsidP="001559C0">
      <w:pPr>
        <w:rPr>
          <w:b/>
        </w:rPr>
      </w:pPr>
      <w:r w:rsidRPr="001559C0">
        <w:rPr>
          <w:b/>
        </w:rPr>
        <w:t xml:space="preserve">Future works </w:t>
      </w:r>
    </w:p>
    <w:p w14:paraId="3C358928" w14:textId="77777777" w:rsidR="001559C0" w:rsidRPr="001559C0" w:rsidRDefault="001559C0" w:rsidP="001559C0">
      <w:pPr>
        <w:rPr>
          <w:b/>
        </w:rPr>
      </w:pPr>
    </w:p>
    <w:p w14:paraId="2CEE041D" w14:textId="3563CA85" w:rsidR="005235F8" w:rsidRDefault="007E4542" w:rsidP="003C1BDD">
      <w:r>
        <w:t>Beside above major conclusion</w:t>
      </w:r>
      <w:r w:rsidR="00A20250">
        <w:t>s</w:t>
      </w:r>
      <w:r>
        <w:t xml:space="preserve"> from this study, there ar</w:t>
      </w:r>
      <w:r w:rsidR="006B2F9A">
        <w:t>e several aspects demanding future developments</w:t>
      </w:r>
      <w:r>
        <w:t>.</w:t>
      </w:r>
    </w:p>
    <w:p w14:paraId="6C878C18" w14:textId="2ED7BED3" w:rsidR="00F33EBC" w:rsidRDefault="007E4542" w:rsidP="003C1BDD">
      <w:r>
        <w:t>First, the speed of m-</w:t>
      </w:r>
      <w:proofErr w:type="spellStart"/>
      <w:r>
        <w:t>gNMF</w:t>
      </w:r>
      <w:proofErr w:type="spellEnd"/>
      <w:r>
        <w:t xml:space="preserve">. This </w:t>
      </w:r>
      <w:r w:rsidRPr="00BE7102">
        <w:t>can generally apply to most variations of NMF based algorithms. The s</w:t>
      </w:r>
      <w:r w:rsidR="00F33EBC" w:rsidRPr="00BE7102">
        <w:t xml:space="preserve">tochastic nature of NMF and </w:t>
      </w:r>
      <w:r w:rsidRPr="00BE7102">
        <w:t>m</w:t>
      </w:r>
      <w:r w:rsidR="00F33EBC" w:rsidRPr="00BE7102">
        <w:t>ultiplicative updating based method takes a lot time to run and test.</w:t>
      </w:r>
      <w:r w:rsidRPr="00BE7102">
        <w:t xml:space="preserve"> Lin</w:t>
      </w:r>
      <w:r w:rsidR="00C90E8E" w:rsidRPr="00BE7102">
        <w:t xml:space="preserve"> </w:t>
      </w:r>
      <w:r w:rsidR="00C90E8E" w:rsidRPr="00BE7102">
        <w:fldChar w:fldCharType="begin"/>
      </w:r>
      <w:r w:rsidR="00C90E8E" w:rsidRPr="00BE7102">
        <w:instrText xml:space="preserve"> ADDIN EN.CITE &lt;EndNote&gt;&lt;Cite&gt;&lt;Author&gt;Lin&lt;/Author&gt;&lt;Year&gt;2007&lt;/Year&gt;&lt;RecNum&gt;743&lt;/RecNum&gt;&lt;DisplayText&gt;(&lt;style face="italic"&gt;23&lt;/style&gt;)&lt;/DisplayText&gt;&lt;record&gt;&lt;rec-number&gt;743&lt;/rec-number&gt;&lt;foreign-keys&gt;&lt;key app="EN" db-id="29twt0zslwedtpe5pe1vwepbfp90dfappw9s" timestamp="1468430722"&gt;743&lt;/key&gt;&lt;/foreign-keys&gt;&lt;ref-type name="Journal Article"&gt;17&lt;/ref-type&gt;&lt;contributors&gt;&lt;authors&gt;&lt;author&gt;Lin, Chih-Jen&lt;/author&gt;&lt;/authors&gt;&lt;/contributors&gt;&lt;titles&gt;&lt;title&gt;On the convergence of multiplicative update algorithms for nonnegative matrix factorization&lt;/title&gt;&lt;secondary-title&gt;IEEE Transactions on Neural Networks&lt;/secondary-title&gt;&lt;/titles&gt;&lt;periodical&gt;&lt;full-title&gt;IEEE Transactions on Neural Networks&lt;/full-title&gt;&lt;/periodical&gt;&lt;pages&gt;1589-1596&lt;/pages&gt;&lt;volume&gt;18&lt;/volume&gt;&lt;number&gt;6&lt;/number&gt;&lt;dates&gt;&lt;year&gt;2007&lt;/year&gt;&lt;/dates&gt;&lt;isbn&gt;1045-9227&lt;/isbn&gt;&lt;urls&gt;&lt;/urls&gt;&lt;/record&gt;&lt;/Cite&gt;&lt;/EndNote&gt;</w:instrText>
      </w:r>
      <w:r w:rsidR="00C90E8E" w:rsidRPr="00BE7102">
        <w:fldChar w:fldCharType="separate"/>
      </w:r>
      <w:r w:rsidR="00C90E8E" w:rsidRPr="00BE7102">
        <w:t>(23)</w:t>
      </w:r>
      <w:r w:rsidR="00C90E8E" w:rsidRPr="00BE7102">
        <w:fldChar w:fldCharType="end"/>
      </w:r>
      <w:r w:rsidRPr="00BE7102">
        <w:t xml:space="preserve"> proposed</w:t>
      </w:r>
      <w:r w:rsidR="00C90E8E">
        <w:t xml:space="preserve"> </w:t>
      </w:r>
      <w:r w:rsidR="00BE7102">
        <w:t xml:space="preserve">an efficient way to promote the speed and convergence. It is </w:t>
      </w:r>
      <w:r w:rsidR="00BE7102" w:rsidRPr="00BE7102">
        <w:t>possible and will</w:t>
      </w:r>
      <w:r w:rsidR="00BE7102">
        <w:t xml:space="preserve"> be a good improvement to our current method.  </w:t>
      </w:r>
      <w:r>
        <w:t xml:space="preserve"> </w:t>
      </w:r>
    </w:p>
    <w:p w14:paraId="32EB5F81" w14:textId="33F27C24" w:rsidR="004D3034" w:rsidRDefault="00567EEB" w:rsidP="003C1BDD">
      <w:r w:rsidRPr="00BE7102">
        <w:t>Second, the correctness of knowledge of biological network. For graph regularized NMF, the performance relies on the quality of the graph. In our case, if the PPI network can faithfully re</w:t>
      </w:r>
      <w:r w:rsidR="004D3034" w:rsidRPr="00BE7102">
        <w:t>flect</w:t>
      </w:r>
      <w:r w:rsidRPr="00BE7102">
        <w:t xml:space="preserve"> the biological </w:t>
      </w:r>
      <w:r w:rsidR="004D3034" w:rsidRPr="00BE7102">
        <w:t>network that the input data (</w:t>
      </w:r>
      <w:proofErr w:type="spellStart"/>
      <w:r w:rsidR="004D3034" w:rsidRPr="00BE7102">
        <w:t>eg</w:t>
      </w:r>
      <w:proofErr w:type="spellEnd"/>
      <w:r w:rsidR="004D3034" w:rsidRPr="00BE7102">
        <w:t>. Mutation, expression,</w:t>
      </w:r>
      <w:r w:rsidR="004D3034" w:rsidRPr="00793D75">
        <w:t xml:space="preserve"> methylation) coming from, we </w:t>
      </w:r>
      <w:r w:rsidR="00793D75">
        <w:t>can</w:t>
      </w:r>
      <w:r w:rsidR="004D3034" w:rsidRPr="00793D75">
        <w:t xml:space="preserve"> </w:t>
      </w:r>
      <w:r w:rsidR="00793D75">
        <w:t xml:space="preserve">expect </w:t>
      </w:r>
      <w:proofErr w:type="spellStart"/>
      <w:r w:rsidR="00793D75">
        <w:t>gNMF</w:t>
      </w:r>
      <w:proofErr w:type="spellEnd"/>
      <w:r w:rsidR="00793D75">
        <w:t xml:space="preserve"> giving a reasonable</w:t>
      </w:r>
      <w:r w:rsidR="004D3034" w:rsidRPr="00793D75">
        <w:t xml:space="preserve"> accuracy.</w:t>
      </w:r>
      <w:r w:rsidR="004D3034">
        <w:t xml:space="preserve"> </w:t>
      </w:r>
      <w:r w:rsidR="00DA7615">
        <w:t>However, it is well known</w:t>
      </w:r>
      <w:r w:rsidR="00976BB6">
        <w:t xml:space="preserve"> that</w:t>
      </w:r>
      <w:r w:rsidR="00DA7615">
        <w:t xml:space="preserve"> PPI network are prone to false positive connection.</w:t>
      </w:r>
      <w:r w:rsidR="001B4C0E">
        <w:t xml:space="preserve"> It is also interesting to</w:t>
      </w:r>
      <w:r w:rsidR="00976BB6">
        <w:t xml:space="preserve"> notice that</w:t>
      </w:r>
      <w:r w:rsidR="001B4C0E">
        <w:t xml:space="preserve"> some works </w:t>
      </w:r>
      <w:r w:rsidR="004F2BF3">
        <w:t>of</w:t>
      </w:r>
      <w:r w:rsidR="001B4C0E">
        <w:t xml:space="preserve"> NMF clustering on multiple manifolds </w:t>
      </w:r>
      <w:r w:rsidR="001B4C0E">
        <w:fldChar w:fldCharType="begin"/>
      </w:r>
      <w:r w:rsidR="001B4C0E">
        <w:instrText xml:space="preserve"> ADDIN EN.CITE &lt;EndNote&gt;&lt;Cite&gt;&lt;Author&gt;Shen&lt;/Author&gt;&lt;Year&gt;2010&lt;/Year&gt;&lt;RecNum&gt;744&lt;/RecNum&gt;&lt;DisplayText&gt;(&lt;style face="italic"&gt;24&lt;/style&gt;)&lt;/DisplayText&gt;&lt;record&gt;&lt;rec-number&gt;744&lt;/rec-number&gt;&lt;foreign-keys&gt;&lt;key app="EN" db-id="29twt0zslwedtpe5pe1vwepbfp90dfappw9s" timestamp="1468431669"&gt;744&lt;/key&gt;&lt;/foreign-keys&gt;&lt;ref-type name="Conference Proceedings"&gt;10&lt;/ref-type&gt;&lt;contributors&gt;&lt;authors&gt;&lt;author&gt;Shen, Bin&lt;/author&gt;&lt;author&gt;Si, Luo&lt;/author&gt;&lt;/authors&gt;&lt;/contributors&gt;&lt;titles&gt;&lt;title&gt;Non-Negative Matrix Factorization Clustering on Multiple Manifolds&lt;/title&gt;&lt;/titles&gt;&lt;dates&gt;&lt;year&gt;2010&lt;/year&gt;&lt;/dates&gt;&lt;urls&gt;&lt;/urls&gt;&lt;/record&gt;&lt;/Cite&gt;&lt;/EndNote&gt;</w:instrText>
      </w:r>
      <w:r w:rsidR="001B4C0E">
        <w:fldChar w:fldCharType="separate"/>
      </w:r>
      <w:r w:rsidR="001B4C0E">
        <w:t>(</w:t>
      </w:r>
      <w:r w:rsidR="001B4C0E" w:rsidRPr="001B4C0E">
        <w:t>24</w:t>
      </w:r>
      <w:r w:rsidR="001B4C0E">
        <w:t>)</w:t>
      </w:r>
      <w:r w:rsidR="001B4C0E">
        <w:fldChar w:fldCharType="end"/>
      </w:r>
      <w:r w:rsidR="001B4C0E">
        <w:t xml:space="preserve">, by which we could considering </w:t>
      </w:r>
      <w:r w:rsidR="00D7055E">
        <w:t xml:space="preserve">integrating </w:t>
      </w:r>
      <w:r w:rsidR="001B4C0E">
        <w:t>more possible interaction networks</w:t>
      </w:r>
      <w:r w:rsidR="004C769E">
        <w:t xml:space="preserve"> (</w:t>
      </w:r>
      <w:proofErr w:type="spellStart"/>
      <w:r w:rsidR="00EA578C">
        <w:t>eg</w:t>
      </w:r>
      <w:proofErr w:type="spellEnd"/>
      <w:r w:rsidR="00EA578C">
        <w:t xml:space="preserve">. </w:t>
      </w:r>
      <w:r w:rsidR="004C769E">
        <w:t>DNA structural level</w:t>
      </w:r>
      <w:r w:rsidR="00EA578C">
        <w:t>)</w:t>
      </w:r>
      <w:r w:rsidR="001B4C0E">
        <w:t>.</w:t>
      </w:r>
    </w:p>
    <w:p w14:paraId="32A7D980" w14:textId="09298449" w:rsidR="00764835" w:rsidRDefault="00DA7615" w:rsidP="003C1BDD">
      <w:r>
        <w:t xml:space="preserve">Third, the estimation of </w:t>
      </w:r>
      <w:r w:rsidR="00E30FB5">
        <w:t>m-</w:t>
      </w:r>
      <w:proofErr w:type="spellStart"/>
      <w:r w:rsidR="00E30FB5">
        <w:t>gNMF</w:t>
      </w:r>
      <w:proofErr w:type="spellEnd"/>
      <w:r>
        <w:t xml:space="preserve"> parameter</w:t>
      </w:r>
      <w:r w:rsidR="00E30FB5">
        <w:t xml:space="preserve"> </w:t>
      </w:r>
      <w:r w:rsidR="00301524" w:rsidRPr="00624A16">
        <w:t>λ</w:t>
      </w:r>
      <w:r>
        <w:t xml:space="preserve">. </w:t>
      </w:r>
      <w:r w:rsidR="005C07FD">
        <w:t xml:space="preserve">Unlike in </w:t>
      </w:r>
      <w:r w:rsidR="00C823F3">
        <w:t>simulation data</w:t>
      </w:r>
      <w:r w:rsidR="005C07FD">
        <w:t>,</w:t>
      </w:r>
      <w:r w:rsidR="00C823F3">
        <w:t xml:space="preserve"> </w:t>
      </w:r>
      <w:r w:rsidR="004F2109">
        <w:t xml:space="preserve">where </w:t>
      </w:r>
      <w:r w:rsidR="00C823F3" w:rsidRPr="00624A16">
        <w:t>λ</w:t>
      </w:r>
      <w:r w:rsidR="00C823F3">
        <w:t xml:space="preserve"> is often de</w:t>
      </w:r>
      <w:r w:rsidR="004F2109">
        <w:t>termined by clustering accuracy, it is inconvenient to estimate it in real data.</w:t>
      </w:r>
      <w:r w:rsidR="00C823F3">
        <w:t xml:space="preserve"> I</w:t>
      </w:r>
      <w:r w:rsidR="004F2109">
        <w:t>t’s</w:t>
      </w:r>
      <w:r w:rsidR="00C823F3">
        <w:t xml:space="preserve"> not </w:t>
      </w:r>
      <w:r w:rsidR="004F2109">
        <w:t>trivial</w:t>
      </w:r>
      <w:r w:rsidR="005854D5">
        <w:t xml:space="preserve"> task</w:t>
      </w:r>
      <w:r w:rsidR="00C823F3">
        <w:t xml:space="preserve">, </w:t>
      </w:r>
      <w:r w:rsidR="005854D5">
        <w:t>especially</w:t>
      </w:r>
      <w:r w:rsidR="00C823F3">
        <w:t xml:space="preserve"> </w:t>
      </w:r>
      <w:r w:rsidR="005854D5">
        <w:t xml:space="preserve">because </w:t>
      </w:r>
      <w:r w:rsidR="00C823F3">
        <w:t xml:space="preserve">this parameter is data sensitive can be as high as 10^3 or as low as 10^3 in previous </w:t>
      </w:r>
      <w:r w:rsidR="00E30FB5">
        <w:t>stud</w:t>
      </w:r>
      <w:r w:rsidR="00C823F3">
        <w:t xml:space="preserve">ies </w:t>
      </w:r>
      <w:r w:rsidR="00E30FB5">
        <w:fldChar w:fldCharType="begin">
          <w:fldData xml:space="preserve">PEVuZE5vdGU+PENpdGU+PEF1dGhvcj5aaGFuZzwvQXV0aG9yPjxZZWFyPjIwMTE8L1llYXI+PFJl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</w:fldData>
        </w:fldChar>
      </w:r>
      <w:r w:rsidR="00C823F3">
        <w:instrText xml:space="preserve"> ADDIN EN.CITE </w:instrText>
      </w:r>
      <w:r w:rsidR="00C823F3">
        <w:fldChar w:fldCharType="begin">
          <w:fldData xml:space="preserve">PEVuZE5vdGU+PENpdGU+PEF1dGhvcj5aaGFuZzwvQXV0aG9yPjxZZWFyPjIwMTE8L1llYXI+PFJl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</w:fldData>
        </w:fldChar>
      </w:r>
      <w:r w:rsidR="00C823F3">
        <w:instrText xml:space="preserve"> ADDIN EN.CITE.DATA </w:instrText>
      </w:r>
      <w:r w:rsidR="00C823F3">
        <w:fldChar w:fldCharType="end"/>
      </w:r>
      <w:r w:rsidR="00E30FB5">
        <w:fldChar w:fldCharType="separate"/>
      </w:r>
      <w:r w:rsidR="00C823F3">
        <w:t>(</w:t>
      </w:r>
      <w:r w:rsidR="00C823F3" w:rsidRPr="0008385A">
        <w:t>13, 19</w:t>
      </w:r>
      <w:r w:rsidR="00C823F3">
        <w:t>)</w:t>
      </w:r>
      <w:r w:rsidR="00E30FB5">
        <w:fldChar w:fldCharType="end"/>
      </w:r>
      <w:r w:rsidR="00E30FB5">
        <w:t>.</w:t>
      </w:r>
    </w:p>
    <w:p w14:paraId="3F735FB8" w14:textId="3A9F2CE6" w:rsidR="001559C0" w:rsidRDefault="001559C0" w:rsidP="003C1BDD">
      <w:r>
        <w:t>Last but not least, given our m-</w:t>
      </w:r>
      <w:proofErr w:type="spellStart"/>
      <w:r>
        <w:t>gNMF</w:t>
      </w:r>
      <w:proofErr w:type="spellEnd"/>
      <w:r>
        <w:t xml:space="preserve"> framework, we can easily extend to integrate more data types and related networks for comprehensive stratification.</w:t>
      </w:r>
    </w:p>
    <w:p w14:paraId="29E01BCD" w14:textId="77777777" w:rsidR="003C2290" w:rsidRDefault="003C2290" w:rsidP="003C1BDD"/>
    <w:p w14:paraId="33D28BE7" w14:textId="7B51373F" w:rsidR="00EF2C62" w:rsidRDefault="006F5F93" w:rsidP="003C1BDD">
      <w:pPr>
        <w:rPr>
          <w:b/>
          <w:sz w:val="28"/>
        </w:rPr>
      </w:pPr>
      <w:r w:rsidRPr="006F5F93">
        <w:rPr>
          <w:b/>
          <w:sz w:val="28"/>
        </w:rPr>
        <w:t>Justification of minor deviation from proposal</w:t>
      </w:r>
    </w:p>
    <w:p w14:paraId="02FD3942" w14:textId="77777777" w:rsidR="00713F68" w:rsidRPr="006F5F93" w:rsidRDefault="00713F68" w:rsidP="003C1BDD">
      <w:pPr>
        <w:rPr>
          <w:b/>
          <w:sz w:val="28"/>
        </w:rPr>
      </w:pPr>
    </w:p>
    <w:p w14:paraId="6D50902A" w14:textId="6B723814" w:rsidR="00171AC3" w:rsidRPr="00171AC3" w:rsidRDefault="00171AC3" w:rsidP="003C1BDD">
      <w:r>
        <w:t xml:space="preserve">A minor deviation: </w:t>
      </w:r>
      <w:r w:rsidRPr="00171AC3">
        <w:t xml:space="preserve">As mentioned </w:t>
      </w:r>
      <w:r w:rsidR="00950466">
        <w:t>at</w:t>
      </w:r>
      <w:r w:rsidRPr="00171AC3">
        <w:t xml:space="preserve"> the end of introduction, I decided to separate my proposed method into m-</w:t>
      </w:r>
      <w:proofErr w:type="spellStart"/>
      <w:r w:rsidRPr="00171AC3">
        <w:t>gNMF</w:t>
      </w:r>
      <w:proofErr w:type="spellEnd"/>
      <w:r w:rsidRPr="00171AC3">
        <w:t xml:space="preserve"> and ns-</w:t>
      </w:r>
      <w:proofErr w:type="spellStart"/>
      <w:r w:rsidRPr="00171AC3">
        <w:t>gNMF</w:t>
      </w:r>
      <w:proofErr w:type="spellEnd"/>
      <w:r w:rsidRPr="00171AC3">
        <w:t>, to evaluate them separately for simplicity and clarity.</w:t>
      </w:r>
      <w:r>
        <w:t xml:space="preserve"> </w:t>
      </w:r>
    </w:p>
    <w:p w14:paraId="4C70355E" w14:textId="05986208" w:rsidR="00EB37D8" w:rsidRDefault="00EB37D8" w:rsidP="003C1BDD">
      <w:pPr>
        <w:rPr>
          <w:b/>
        </w:rPr>
      </w:pPr>
    </w:p>
    <w:p w14:paraId="41F58507" w14:textId="77777777" w:rsidR="00713F68" w:rsidRDefault="00713F68" w:rsidP="003C1BDD">
      <w:pPr>
        <w:rPr>
          <w:b/>
        </w:rPr>
      </w:pPr>
    </w:p>
    <w:p w14:paraId="41F2342D" w14:textId="3FC3B2EB" w:rsidR="00F71FC4" w:rsidRDefault="00F71FC4" w:rsidP="003C1BDD">
      <w:pPr>
        <w:rPr>
          <w:b/>
        </w:rPr>
      </w:pPr>
    </w:p>
    <w:p w14:paraId="692A20BD" w14:textId="77777777" w:rsidR="00406B2D" w:rsidRDefault="00406B2D" w:rsidP="003C1BDD">
      <w:pPr>
        <w:rPr>
          <w:b/>
        </w:rPr>
      </w:pPr>
    </w:p>
    <w:p w14:paraId="1036F111" w14:textId="77777777" w:rsidR="00406B2D" w:rsidRDefault="00406B2D" w:rsidP="003C1BDD">
      <w:pPr>
        <w:rPr>
          <w:b/>
        </w:rPr>
      </w:pPr>
    </w:p>
    <w:p w14:paraId="26CADD10" w14:textId="77777777" w:rsidR="00406B2D" w:rsidRDefault="00406B2D" w:rsidP="003C1BDD">
      <w:pPr>
        <w:rPr>
          <w:b/>
        </w:rPr>
      </w:pPr>
    </w:p>
    <w:p w14:paraId="4F8F7804" w14:textId="77777777" w:rsidR="00406B2D" w:rsidRDefault="00406B2D" w:rsidP="003C1BDD">
      <w:pPr>
        <w:rPr>
          <w:b/>
        </w:rPr>
      </w:pPr>
    </w:p>
    <w:p w14:paraId="4DFC1D0D" w14:textId="77777777" w:rsidR="00406B2D" w:rsidRDefault="00406B2D" w:rsidP="003C1BDD">
      <w:pPr>
        <w:rPr>
          <w:b/>
        </w:rPr>
      </w:pPr>
    </w:p>
    <w:p w14:paraId="5BF34F44" w14:textId="77777777" w:rsidR="00406B2D" w:rsidRDefault="00406B2D" w:rsidP="003C1BDD">
      <w:pPr>
        <w:rPr>
          <w:b/>
        </w:rPr>
      </w:pPr>
    </w:p>
    <w:p w14:paraId="2034D1DA" w14:textId="77777777" w:rsidR="00406B2D" w:rsidRDefault="00406B2D" w:rsidP="003C1BDD">
      <w:pPr>
        <w:rPr>
          <w:b/>
        </w:rPr>
      </w:pPr>
    </w:p>
    <w:p w14:paraId="25634C1F" w14:textId="77777777" w:rsidR="00406B2D" w:rsidRDefault="00406B2D" w:rsidP="003C1BDD">
      <w:pPr>
        <w:rPr>
          <w:b/>
        </w:rPr>
      </w:pPr>
    </w:p>
    <w:p w14:paraId="6D6C1661" w14:textId="77777777" w:rsidR="00406B2D" w:rsidRDefault="00406B2D" w:rsidP="003C1BDD">
      <w:pPr>
        <w:rPr>
          <w:b/>
        </w:rPr>
      </w:pPr>
    </w:p>
    <w:p w14:paraId="66A36E43" w14:textId="77777777" w:rsidR="00406B2D" w:rsidRDefault="00406B2D" w:rsidP="003C1BDD">
      <w:pPr>
        <w:rPr>
          <w:b/>
        </w:rPr>
      </w:pPr>
    </w:p>
    <w:p w14:paraId="26C9F741" w14:textId="77777777" w:rsidR="00406B2D" w:rsidRDefault="00406B2D" w:rsidP="003C1BDD">
      <w:pPr>
        <w:rPr>
          <w:b/>
        </w:rPr>
      </w:pPr>
    </w:p>
    <w:p w14:paraId="2D1F3635" w14:textId="77777777" w:rsidR="00406B2D" w:rsidRDefault="00406B2D" w:rsidP="003C1BDD">
      <w:pPr>
        <w:rPr>
          <w:b/>
        </w:rPr>
      </w:pPr>
    </w:p>
    <w:p w14:paraId="216F4E92" w14:textId="77777777" w:rsidR="00406B2D" w:rsidRDefault="00406B2D" w:rsidP="003C1BDD">
      <w:pPr>
        <w:rPr>
          <w:b/>
        </w:rPr>
      </w:pPr>
    </w:p>
    <w:p w14:paraId="4625FD2C" w14:textId="77777777" w:rsidR="00406B2D" w:rsidRDefault="00406B2D" w:rsidP="003C1BDD">
      <w:pPr>
        <w:rPr>
          <w:b/>
        </w:rPr>
      </w:pPr>
    </w:p>
    <w:p w14:paraId="3A6E5B6C" w14:textId="77777777" w:rsidR="00406B2D" w:rsidRDefault="00406B2D" w:rsidP="003C1BDD">
      <w:pPr>
        <w:rPr>
          <w:b/>
        </w:rPr>
      </w:pPr>
    </w:p>
    <w:p w14:paraId="36B6214A" w14:textId="77777777" w:rsidR="00406B2D" w:rsidRDefault="00406B2D" w:rsidP="003C1BDD">
      <w:pPr>
        <w:rPr>
          <w:b/>
        </w:rPr>
      </w:pPr>
    </w:p>
    <w:p w14:paraId="0427F2AC" w14:textId="77777777" w:rsidR="00406B2D" w:rsidRDefault="00406B2D" w:rsidP="003C1BDD">
      <w:pPr>
        <w:rPr>
          <w:b/>
        </w:rPr>
      </w:pPr>
    </w:p>
    <w:p w14:paraId="09E2ED4B" w14:textId="77777777" w:rsidR="00406B2D" w:rsidRDefault="00406B2D" w:rsidP="003C1BDD">
      <w:pPr>
        <w:rPr>
          <w:b/>
        </w:rPr>
      </w:pPr>
    </w:p>
    <w:p w14:paraId="47F57810" w14:textId="77777777" w:rsidR="00E85D2D" w:rsidRDefault="00E85D2D" w:rsidP="003C1BDD">
      <w:pPr>
        <w:rPr>
          <w:b/>
        </w:rPr>
      </w:pPr>
    </w:p>
    <w:p w14:paraId="2F0BDBC6" w14:textId="77777777" w:rsidR="00E85D2D" w:rsidRDefault="00E85D2D" w:rsidP="003C1BDD">
      <w:pPr>
        <w:rPr>
          <w:b/>
        </w:rPr>
      </w:pPr>
    </w:p>
    <w:p w14:paraId="74FB0C39" w14:textId="77777777" w:rsidR="00E85D2D" w:rsidRDefault="00E85D2D" w:rsidP="003C1BDD">
      <w:pPr>
        <w:rPr>
          <w:b/>
        </w:rPr>
      </w:pPr>
    </w:p>
    <w:p w14:paraId="5E10E9FB" w14:textId="77777777" w:rsidR="00E85D2D" w:rsidRDefault="00E85D2D" w:rsidP="003C1BDD">
      <w:pPr>
        <w:rPr>
          <w:b/>
        </w:rPr>
      </w:pPr>
    </w:p>
    <w:p w14:paraId="49ED2504" w14:textId="77777777" w:rsidR="00E85D2D" w:rsidRDefault="00E85D2D" w:rsidP="003C1BDD">
      <w:pPr>
        <w:rPr>
          <w:b/>
        </w:rPr>
      </w:pPr>
    </w:p>
    <w:p w14:paraId="29B1D456" w14:textId="77777777" w:rsidR="00E85D2D" w:rsidRDefault="00E85D2D" w:rsidP="003C1BDD">
      <w:pPr>
        <w:rPr>
          <w:b/>
        </w:rPr>
      </w:pPr>
    </w:p>
    <w:p w14:paraId="262B9E77" w14:textId="77777777" w:rsidR="00E85D2D" w:rsidRDefault="00E85D2D" w:rsidP="003C1BDD">
      <w:pPr>
        <w:rPr>
          <w:b/>
        </w:rPr>
      </w:pPr>
    </w:p>
    <w:p w14:paraId="726B100C" w14:textId="77777777" w:rsidR="00E85D2D" w:rsidRDefault="00E85D2D" w:rsidP="003C1BDD">
      <w:pPr>
        <w:rPr>
          <w:b/>
        </w:rPr>
      </w:pPr>
    </w:p>
    <w:p w14:paraId="10538DE1" w14:textId="77777777" w:rsidR="00E85D2D" w:rsidRDefault="00E85D2D" w:rsidP="003C1BDD">
      <w:pPr>
        <w:rPr>
          <w:b/>
        </w:rPr>
      </w:pPr>
    </w:p>
    <w:p w14:paraId="7076AB68" w14:textId="77777777" w:rsidR="00E85D2D" w:rsidRDefault="00E85D2D" w:rsidP="003C1BDD">
      <w:pPr>
        <w:rPr>
          <w:b/>
        </w:rPr>
      </w:pPr>
    </w:p>
    <w:p w14:paraId="139A973D" w14:textId="77777777" w:rsidR="00E85D2D" w:rsidRDefault="00E85D2D" w:rsidP="003C1BDD">
      <w:pPr>
        <w:rPr>
          <w:b/>
        </w:rPr>
      </w:pPr>
    </w:p>
    <w:p w14:paraId="2CA8CCB6" w14:textId="77777777" w:rsidR="00E85D2D" w:rsidRDefault="00E85D2D" w:rsidP="003C1BDD">
      <w:pPr>
        <w:rPr>
          <w:b/>
        </w:rPr>
      </w:pPr>
    </w:p>
    <w:p w14:paraId="62C23BE1" w14:textId="77777777" w:rsidR="00E85D2D" w:rsidRDefault="00E85D2D" w:rsidP="003C1BDD">
      <w:pPr>
        <w:rPr>
          <w:b/>
        </w:rPr>
      </w:pPr>
    </w:p>
    <w:p w14:paraId="508017CE" w14:textId="77777777" w:rsidR="00E85D2D" w:rsidRDefault="00E85D2D" w:rsidP="003C1BDD">
      <w:pPr>
        <w:rPr>
          <w:b/>
        </w:rPr>
      </w:pPr>
    </w:p>
    <w:p w14:paraId="5D1E1758" w14:textId="77777777" w:rsidR="00E85D2D" w:rsidRDefault="00E85D2D" w:rsidP="003C1BDD">
      <w:pPr>
        <w:rPr>
          <w:b/>
        </w:rPr>
      </w:pPr>
    </w:p>
    <w:p w14:paraId="66727F2E" w14:textId="77777777" w:rsidR="00E85D2D" w:rsidRDefault="00E85D2D" w:rsidP="003C1BDD">
      <w:pPr>
        <w:rPr>
          <w:b/>
        </w:rPr>
      </w:pPr>
    </w:p>
    <w:p w14:paraId="5185FD59" w14:textId="77777777" w:rsidR="00E85D2D" w:rsidRDefault="00E85D2D" w:rsidP="003C1BDD">
      <w:pPr>
        <w:rPr>
          <w:b/>
        </w:rPr>
      </w:pPr>
    </w:p>
    <w:p w14:paraId="59780B64" w14:textId="77777777" w:rsidR="00DC0E14" w:rsidRDefault="00DC0E14" w:rsidP="003C1BDD">
      <w:pPr>
        <w:rPr>
          <w:b/>
        </w:rPr>
      </w:pPr>
    </w:p>
    <w:p w14:paraId="2DE2DB4C" w14:textId="77777777" w:rsidR="00DC0E14" w:rsidRDefault="00DC0E14" w:rsidP="003C1BDD">
      <w:pPr>
        <w:rPr>
          <w:b/>
        </w:rPr>
      </w:pPr>
    </w:p>
    <w:p w14:paraId="51B3AABA" w14:textId="58DF271F" w:rsidR="00F71FC4" w:rsidRPr="00F71FC4" w:rsidRDefault="00F71FC4" w:rsidP="003C1BDD">
      <w:pPr>
        <w:rPr>
          <w:b/>
          <w:sz w:val="28"/>
        </w:rPr>
      </w:pPr>
      <w:r w:rsidRPr="00F71FC4">
        <w:rPr>
          <w:b/>
          <w:sz w:val="28"/>
        </w:rPr>
        <w:lastRenderedPageBreak/>
        <w:t xml:space="preserve">Reference </w:t>
      </w:r>
    </w:p>
    <w:p w14:paraId="6C34F2CE" w14:textId="77777777" w:rsidR="004F4EE6" w:rsidRPr="004F4EE6" w:rsidRDefault="00EF2C62" w:rsidP="004F4EE6">
      <w:pPr>
        <w:pStyle w:val="EndNoteBibliography"/>
        <w:ind w:left="720" w:hanging="720"/>
        <w:rPr>
          <w:noProof/>
        </w:rPr>
      </w:pPr>
      <w:r w:rsidRPr="00DC0E14">
        <w:rPr>
          <w:b/>
          <w:sz w:val="18"/>
        </w:rPr>
        <w:fldChar w:fldCharType="begin"/>
      </w:r>
      <w:r w:rsidRPr="00DC0E14">
        <w:rPr>
          <w:b/>
          <w:sz w:val="18"/>
        </w:rPr>
        <w:instrText xml:space="preserve"> ADDIN EN.REFLIST </w:instrText>
      </w:r>
      <w:r w:rsidRPr="00DC0E14">
        <w:rPr>
          <w:b/>
          <w:sz w:val="18"/>
        </w:rPr>
        <w:fldChar w:fldCharType="separate"/>
      </w:r>
      <w:r w:rsidR="004F4EE6" w:rsidRPr="004F4EE6">
        <w:rPr>
          <w:noProof/>
        </w:rPr>
        <w:t>1.</w:t>
      </w:r>
      <w:r w:rsidR="004F4EE6" w:rsidRPr="004F4EE6">
        <w:rPr>
          <w:noProof/>
        </w:rPr>
        <w:tab/>
        <w:t xml:space="preserve">J. C. Willis, G. M. Lord, Immune biomarkers: the promises and pitfalls of personalized medicine. </w:t>
      </w:r>
      <w:r w:rsidR="004F4EE6" w:rsidRPr="004F4EE6">
        <w:rPr>
          <w:i/>
          <w:noProof/>
        </w:rPr>
        <w:t>Nat Rev Immunol</w:t>
      </w:r>
      <w:r w:rsidR="004F4EE6" w:rsidRPr="004F4EE6">
        <w:rPr>
          <w:noProof/>
        </w:rPr>
        <w:t xml:space="preserve"> </w:t>
      </w:r>
      <w:r w:rsidR="004F4EE6" w:rsidRPr="004F4EE6">
        <w:rPr>
          <w:b/>
          <w:noProof/>
        </w:rPr>
        <w:t>15</w:t>
      </w:r>
      <w:r w:rsidR="004F4EE6" w:rsidRPr="004F4EE6">
        <w:rPr>
          <w:noProof/>
        </w:rPr>
        <w:t>, 323-329 (2015).</w:t>
      </w:r>
    </w:p>
    <w:p w14:paraId="688104B7" w14:textId="77777777" w:rsidR="004F4EE6" w:rsidRPr="004F4EE6" w:rsidRDefault="004F4EE6" w:rsidP="004F4EE6">
      <w:pPr>
        <w:pStyle w:val="EndNoteBibliography"/>
        <w:ind w:left="720" w:hanging="720"/>
        <w:rPr>
          <w:noProof/>
        </w:rPr>
      </w:pPr>
      <w:r w:rsidRPr="004F4EE6">
        <w:rPr>
          <w:noProof/>
        </w:rPr>
        <w:t>2.</w:t>
      </w:r>
      <w:r w:rsidRPr="004F4EE6">
        <w:rPr>
          <w:noProof/>
        </w:rPr>
        <w:tab/>
        <w:t>A. M. Dulak</w:t>
      </w:r>
      <w:r w:rsidRPr="004F4EE6">
        <w:rPr>
          <w:i/>
          <w:noProof/>
        </w:rPr>
        <w:t xml:space="preserve"> et al.</w:t>
      </w:r>
      <w:r w:rsidRPr="004F4EE6">
        <w:rPr>
          <w:noProof/>
        </w:rPr>
        <w:t xml:space="preserve">, Exome and whole-genome sequencing of esophageal adenocarcinoma identifies recurrent driver events and mutational complexity. </w:t>
      </w:r>
      <w:r w:rsidRPr="004F4EE6">
        <w:rPr>
          <w:i/>
          <w:noProof/>
        </w:rPr>
        <w:t>Nat Genet</w:t>
      </w:r>
      <w:r w:rsidRPr="004F4EE6">
        <w:rPr>
          <w:noProof/>
        </w:rPr>
        <w:t xml:space="preserve"> </w:t>
      </w:r>
      <w:r w:rsidRPr="004F4EE6">
        <w:rPr>
          <w:b/>
          <w:noProof/>
        </w:rPr>
        <w:t>45</w:t>
      </w:r>
      <w:r w:rsidRPr="004F4EE6">
        <w:rPr>
          <w:noProof/>
        </w:rPr>
        <w:t>, 478-486 (2013).</w:t>
      </w:r>
    </w:p>
    <w:p w14:paraId="3EC5D1C9" w14:textId="77777777" w:rsidR="004F4EE6" w:rsidRPr="004F4EE6" w:rsidRDefault="004F4EE6" w:rsidP="004F4EE6">
      <w:pPr>
        <w:pStyle w:val="EndNoteBibliography"/>
        <w:ind w:left="720" w:hanging="720"/>
        <w:rPr>
          <w:noProof/>
        </w:rPr>
      </w:pPr>
      <w:r w:rsidRPr="004F4EE6">
        <w:rPr>
          <w:noProof/>
        </w:rPr>
        <w:t>3.</w:t>
      </w:r>
      <w:r w:rsidRPr="004F4EE6">
        <w:rPr>
          <w:noProof/>
        </w:rPr>
        <w:tab/>
        <w:t>D. Bertrand</w:t>
      </w:r>
      <w:r w:rsidRPr="004F4EE6">
        <w:rPr>
          <w:i/>
          <w:noProof/>
        </w:rPr>
        <w:t xml:space="preserve"> et al.</w:t>
      </w:r>
      <w:r w:rsidRPr="004F4EE6">
        <w:rPr>
          <w:noProof/>
        </w:rPr>
        <w:t xml:space="preserve">, Patient-specific driver gene prediction and risk assessment through integrated network analysis of cancer omics profiles. </w:t>
      </w:r>
      <w:r w:rsidRPr="004F4EE6">
        <w:rPr>
          <w:i/>
          <w:noProof/>
        </w:rPr>
        <w:t>Nucleic Acids Res</w:t>
      </w:r>
      <w:r w:rsidRPr="004F4EE6">
        <w:rPr>
          <w:noProof/>
        </w:rPr>
        <w:t xml:space="preserve"> </w:t>
      </w:r>
      <w:r w:rsidRPr="004F4EE6">
        <w:rPr>
          <w:b/>
          <w:noProof/>
        </w:rPr>
        <w:t>43</w:t>
      </w:r>
      <w:r w:rsidRPr="004F4EE6">
        <w:rPr>
          <w:noProof/>
        </w:rPr>
        <w:t>, e44 (2015).</w:t>
      </w:r>
    </w:p>
    <w:p w14:paraId="6495729B" w14:textId="77777777" w:rsidR="004F4EE6" w:rsidRPr="004F4EE6" w:rsidRDefault="004F4EE6" w:rsidP="004F4EE6">
      <w:pPr>
        <w:pStyle w:val="EndNoteBibliography"/>
        <w:ind w:left="720" w:hanging="720"/>
        <w:rPr>
          <w:noProof/>
        </w:rPr>
      </w:pPr>
      <w:r w:rsidRPr="004F4EE6">
        <w:rPr>
          <w:noProof/>
        </w:rPr>
        <w:t>4.</w:t>
      </w:r>
      <w:r w:rsidRPr="004F4EE6">
        <w:rPr>
          <w:noProof/>
        </w:rPr>
        <w:tab/>
        <w:t xml:space="preserve">N. Cancer Genome Atlas, Comprehensive molecular characterization of human colon and rectal cancer. </w:t>
      </w:r>
      <w:r w:rsidRPr="004F4EE6">
        <w:rPr>
          <w:i/>
          <w:noProof/>
        </w:rPr>
        <w:t>Nature</w:t>
      </w:r>
      <w:r w:rsidRPr="004F4EE6">
        <w:rPr>
          <w:noProof/>
        </w:rPr>
        <w:t xml:space="preserve"> </w:t>
      </w:r>
      <w:r w:rsidRPr="004F4EE6">
        <w:rPr>
          <w:b/>
          <w:noProof/>
        </w:rPr>
        <w:t>487</w:t>
      </w:r>
      <w:r w:rsidRPr="004F4EE6">
        <w:rPr>
          <w:noProof/>
        </w:rPr>
        <w:t>, 330-337 (2012).</w:t>
      </w:r>
    </w:p>
    <w:p w14:paraId="048F51AE" w14:textId="77777777" w:rsidR="004F4EE6" w:rsidRPr="004F4EE6" w:rsidRDefault="004F4EE6" w:rsidP="004F4EE6">
      <w:pPr>
        <w:pStyle w:val="EndNoteBibliography"/>
        <w:ind w:left="720" w:hanging="720"/>
        <w:rPr>
          <w:noProof/>
        </w:rPr>
      </w:pPr>
      <w:r w:rsidRPr="004F4EE6">
        <w:rPr>
          <w:noProof/>
        </w:rPr>
        <w:t>5.</w:t>
      </w:r>
      <w:r w:rsidRPr="004F4EE6">
        <w:rPr>
          <w:noProof/>
        </w:rPr>
        <w:tab/>
        <w:t>S. Zhang</w:t>
      </w:r>
      <w:r w:rsidRPr="004F4EE6">
        <w:rPr>
          <w:i/>
          <w:noProof/>
        </w:rPr>
        <w:t xml:space="preserve"> et al.</w:t>
      </w:r>
      <w:r w:rsidRPr="004F4EE6">
        <w:rPr>
          <w:noProof/>
        </w:rPr>
        <w:t xml:space="preserve">, Discovery of multi-dimensional modules by integrative analysis of cancer genomic data. </w:t>
      </w:r>
      <w:r w:rsidRPr="004F4EE6">
        <w:rPr>
          <w:i/>
          <w:noProof/>
        </w:rPr>
        <w:t>Nucleic Acids Res</w:t>
      </w:r>
      <w:r w:rsidRPr="004F4EE6">
        <w:rPr>
          <w:noProof/>
        </w:rPr>
        <w:t xml:space="preserve"> </w:t>
      </w:r>
      <w:r w:rsidRPr="004F4EE6">
        <w:rPr>
          <w:b/>
          <w:noProof/>
        </w:rPr>
        <w:t>40</w:t>
      </w:r>
      <w:r w:rsidRPr="004F4EE6">
        <w:rPr>
          <w:noProof/>
        </w:rPr>
        <w:t>, 9379-9391 (2012).</w:t>
      </w:r>
    </w:p>
    <w:p w14:paraId="0D02EC75" w14:textId="77777777" w:rsidR="004F4EE6" w:rsidRPr="004F4EE6" w:rsidRDefault="004F4EE6" w:rsidP="004F4EE6">
      <w:pPr>
        <w:pStyle w:val="EndNoteBibliography"/>
        <w:ind w:left="720" w:hanging="720"/>
        <w:rPr>
          <w:noProof/>
        </w:rPr>
      </w:pPr>
      <w:r w:rsidRPr="004F4EE6">
        <w:rPr>
          <w:noProof/>
        </w:rPr>
        <w:t>6.</w:t>
      </w:r>
      <w:r w:rsidRPr="004F4EE6">
        <w:rPr>
          <w:noProof/>
        </w:rPr>
        <w:tab/>
        <w:t xml:space="preserve">D. Y. Cho, T. M. Przytycka, Dissecting cancer heterogeneity with a probabilistic genotype-phenotype model. </w:t>
      </w:r>
      <w:r w:rsidRPr="004F4EE6">
        <w:rPr>
          <w:i/>
          <w:noProof/>
        </w:rPr>
        <w:t>Nucleic Acids Res</w:t>
      </w:r>
      <w:r w:rsidRPr="004F4EE6">
        <w:rPr>
          <w:noProof/>
        </w:rPr>
        <w:t xml:space="preserve"> </w:t>
      </w:r>
      <w:r w:rsidRPr="004F4EE6">
        <w:rPr>
          <w:b/>
          <w:noProof/>
        </w:rPr>
        <w:t>41</w:t>
      </w:r>
      <w:r w:rsidRPr="004F4EE6">
        <w:rPr>
          <w:noProof/>
        </w:rPr>
        <w:t>, 8011-8020 (2013).</w:t>
      </w:r>
    </w:p>
    <w:p w14:paraId="08266613" w14:textId="77777777" w:rsidR="004F4EE6" w:rsidRPr="004F4EE6" w:rsidRDefault="004F4EE6" w:rsidP="004F4EE6">
      <w:pPr>
        <w:pStyle w:val="EndNoteBibliography"/>
        <w:ind w:left="720" w:hanging="720"/>
        <w:rPr>
          <w:noProof/>
        </w:rPr>
      </w:pPr>
      <w:r w:rsidRPr="004F4EE6">
        <w:rPr>
          <w:noProof/>
        </w:rPr>
        <w:t>7.</w:t>
      </w:r>
      <w:r w:rsidRPr="004F4EE6">
        <w:rPr>
          <w:noProof/>
        </w:rPr>
        <w:tab/>
        <w:t>C. Kandoth</w:t>
      </w:r>
      <w:r w:rsidRPr="004F4EE6">
        <w:rPr>
          <w:i/>
          <w:noProof/>
        </w:rPr>
        <w:t xml:space="preserve"> et al.</w:t>
      </w:r>
      <w:r w:rsidRPr="004F4EE6">
        <w:rPr>
          <w:noProof/>
        </w:rPr>
        <w:t xml:space="preserve">, Mutational landscape and significance across 12 major cancer types. </w:t>
      </w:r>
      <w:r w:rsidRPr="004F4EE6">
        <w:rPr>
          <w:i/>
          <w:noProof/>
        </w:rPr>
        <w:t>Nature</w:t>
      </w:r>
      <w:r w:rsidRPr="004F4EE6">
        <w:rPr>
          <w:noProof/>
        </w:rPr>
        <w:t xml:space="preserve"> </w:t>
      </w:r>
      <w:r w:rsidRPr="004F4EE6">
        <w:rPr>
          <w:b/>
          <w:noProof/>
        </w:rPr>
        <w:t>502</w:t>
      </w:r>
      <w:r w:rsidRPr="004F4EE6">
        <w:rPr>
          <w:noProof/>
        </w:rPr>
        <w:t>, 333-339 (2013).</w:t>
      </w:r>
    </w:p>
    <w:p w14:paraId="18DAA2F4" w14:textId="77777777" w:rsidR="004F4EE6" w:rsidRPr="004F4EE6" w:rsidRDefault="004F4EE6" w:rsidP="004F4EE6">
      <w:pPr>
        <w:pStyle w:val="EndNoteBibliography"/>
        <w:ind w:left="720" w:hanging="720"/>
        <w:rPr>
          <w:noProof/>
        </w:rPr>
      </w:pPr>
      <w:r w:rsidRPr="004F4EE6">
        <w:rPr>
          <w:noProof/>
        </w:rPr>
        <w:t>8.</w:t>
      </w:r>
      <w:r w:rsidRPr="004F4EE6">
        <w:rPr>
          <w:noProof/>
        </w:rPr>
        <w:tab/>
        <w:t xml:space="preserve">S. Khakabimamaghani, M. Ester, Bayesian Biclustering for Patient Stratification. </w:t>
      </w:r>
      <w:r w:rsidRPr="004F4EE6">
        <w:rPr>
          <w:i/>
          <w:noProof/>
        </w:rPr>
        <w:t>Pac Symp Biocomput</w:t>
      </w:r>
      <w:r w:rsidRPr="004F4EE6">
        <w:rPr>
          <w:noProof/>
        </w:rPr>
        <w:t xml:space="preserve"> </w:t>
      </w:r>
      <w:r w:rsidRPr="004F4EE6">
        <w:rPr>
          <w:b/>
          <w:noProof/>
        </w:rPr>
        <w:t>21</w:t>
      </w:r>
      <w:r w:rsidRPr="004F4EE6">
        <w:rPr>
          <w:noProof/>
        </w:rPr>
        <w:t>, 345-356 (2016).</w:t>
      </w:r>
    </w:p>
    <w:p w14:paraId="5EF6264D" w14:textId="77777777" w:rsidR="004F4EE6" w:rsidRPr="004F4EE6" w:rsidRDefault="004F4EE6" w:rsidP="004F4EE6">
      <w:pPr>
        <w:pStyle w:val="EndNoteBibliography"/>
        <w:ind w:left="720" w:hanging="720"/>
        <w:rPr>
          <w:noProof/>
        </w:rPr>
      </w:pPr>
      <w:r w:rsidRPr="004F4EE6">
        <w:rPr>
          <w:noProof/>
        </w:rPr>
        <w:t>9.</w:t>
      </w:r>
      <w:r w:rsidRPr="004F4EE6">
        <w:rPr>
          <w:noProof/>
        </w:rPr>
        <w:tab/>
        <w:t xml:space="preserve">R. Shen, A. B. Olshen, M. Ladanyi, Integrative clustering of multiple genomic data types using a joint latent variable model with application to breast and lung cancer subtype analysis. </w:t>
      </w:r>
      <w:r w:rsidRPr="004F4EE6">
        <w:rPr>
          <w:i/>
          <w:noProof/>
        </w:rPr>
        <w:t>Bioinformatics</w:t>
      </w:r>
      <w:r w:rsidRPr="004F4EE6">
        <w:rPr>
          <w:noProof/>
        </w:rPr>
        <w:t xml:space="preserve"> </w:t>
      </w:r>
      <w:r w:rsidRPr="004F4EE6">
        <w:rPr>
          <w:b/>
          <w:noProof/>
        </w:rPr>
        <w:t>25</w:t>
      </w:r>
      <w:r w:rsidRPr="004F4EE6">
        <w:rPr>
          <w:noProof/>
        </w:rPr>
        <w:t>, 2906-2912 (2009).</w:t>
      </w:r>
    </w:p>
    <w:p w14:paraId="27F5C972" w14:textId="77777777" w:rsidR="004F4EE6" w:rsidRPr="004F4EE6" w:rsidRDefault="004F4EE6" w:rsidP="004F4EE6">
      <w:pPr>
        <w:pStyle w:val="EndNoteBibliography"/>
        <w:ind w:left="720" w:hanging="720"/>
        <w:rPr>
          <w:noProof/>
        </w:rPr>
      </w:pPr>
      <w:r w:rsidRPr="004F4EE6">
        <w:rPr>
          <w:noProof/>
        </w:rPr>
        <w:t>10.</w:t>
      </w:r>
      <w:r w:rsidRPr="004F4EE6">
        <w:rPr>
          <w:noProof/>
        </w:rPr>
        <w:tab/>
        <w:t xml:space="preserve">J. Sun, J. Bi, H. R. Kranzler, Multi-view singular value decomposition for disease subtyping and genetic associations. </w:t>
      </w:r>
      <w:r w:rsidRPr="004F4EE6">
        <w:rPr>
          <w:i/>
          <w:noProof/>
        </w:rPr>
        <w:t>BMC Genet</w:t>
      </w:r>
      <w:r w:rsidRPr="004F4EE6">
        <w:rPr>
          <w:noProof/>
        </w:rPr>
        <w:t xml:space="preserve"> </w:t>
      </w:r>
      <w:r w:rsidRPr="004F4EE6">
        <w:rPr>
          <w:b/>
          <w:noProof/>
        </w:rPr>
        <w:t>15</w:t>
      </w:r>
      <w:r w:rsidRPr="004F4EE6">
        <w:rPr>
          <w:noProof/>
        </w:rPr>
        <w:t>, 73 (2014).</w:t>
      </w:r>
    </w:p>
    <w:p w14:paraId="2DA8CEA6" w14:textId="77777777" w:rsidR="004F4EE6" w:rsidRPr="004F4EE6" w:rsidRDefault="004F4EE6" w:rsidP="004F4EE6">
      <w:pPr>
        <w:pStyle w:val="EndNoteBibliography"/>
        <w:ind w:left="720" w:hanging="720"/>
        <w:rPr>
          <w:noProof/>
        </w:rPr>
      </w:pPr>
      <w:r w:rsidRPr="004F4EE6">
        <w:rPr>
          <w:noProof/>
        </w:rPr>
        <w:t>11.</w:t>
      </w:r>
      <w:r w:rsidRPr="004F4EE6">
        <w:rPr>
          <w:noProof/>
        </w:rPr>
        <w:tab/>
        <w:t>E. M. Borkowska</w:t>
      </w:r>
      <w:r w:rsidRPr="004F4EE6">
        <w:rPr>
          <w:i/>
          <w:noProof/>
        </w:rPr>
        <w:t xml:space="preserve"> et al.</w:t>
      </w:r>
      <w:r w:rsidRPr="004F4EE6">
        <w:rPr>
          <w:noProof/>
        </w:rPr>
        <w:t xml:space="preserve">, Molecular subtyping of bladder cancer using Kohonen self-organizing maps. </w:t>
      </w:r>
      <w:r w:rsidRPr="004F4EE6">
        <w:rPr>
          <w:i/>
          <w:noProof/>
        </w:rPr>
        <w:t>Cancer Med</w:t>
      </w:r>
      <w:r w:rsidRPr="004F4EE6">
        <w:rPr>
          <w:noProof/>
        </w:rPr>
        <w:t xml:space="preserve"> </w:t>
      </w:r>
      <w:r w:rsidRPr="004F4EE6">
        <w:rPr>
          <w:b/>
          <w:noProof/>
        </w:rPr>
        <w:t>3</w:t>
      </w:r>
      <w:r w:rsidRPr="004F4EE6">
        <w:rPr>
          <w:noProof/>
        </w:rPr>
        <w:t>, 1225-1234 (2014).</w:t>
      </w:r>
    </w:p>
    <w:p w14:paraId="296CB866" w14:textId="77777777" w:rsidR="004F4EE6" w:rsidRPr="004F4EE6" w:rsidRDefault="004F4EE6" w:rsidP="004F4EE6">
      <w:pPr>
        <w:pStyle w:val="EndNoteBibliography"/>
        <w:ind w:left="720" w:hanging="720"/>
        <w:rPr>
          <w:noProof/>
        </w:rPr>
      </w:pPr>
      <w:r w:rsidRPr="004F4EE6">
        <w:rPr>
          <w:noProof/>
        </w:rPr>
        <w:t>12.</w:t>
      </w:r>
      <w:r w:rsidRPr="004F4EE6">
        <w:rPr>
          <w:noProof/>
        </w:rPr>
        <w:tab/>
        <w:t xml:space="preserve">M. Liang, Z. Li, T. Chen, J. Zeng, Integrative Data Analysis of Multi-Platform Cancer Data with a Multimodal Deep Learning Approach. </w:t>
      </w:r>
      <w:r w:rsidRPr="004F4EE6">
        <w:rPr>
          <w:i/>
          <w:noProof/>
        </w:rPr>
        <w:t>IEEE/ACM Trans Comput Biol Bioinform</w:t>
      </w:r>
      <w:r w:rsidRPr="004F4EE6">
        <w:rPr>
          <w:noProof/>
        </w:rPr>
        <w:t xml:space="preserve"> </w:t>
      </w:r>
      <w:r w:rsidRPr="004F4EE6">
        <w:rPr>
          <w:b/>
          <w:noProof/>
        </w:rPr>
        <w:t>12</w:t>
      </w:r>
      <w:r w:rsidRPr="004F4EE6">
        <w:rPr>
          <w:noProof/>
        </w:rPr>
        <w:t>, 928-937 (2015).</w:t>
      </w:r>
    </w:p>
    <w:p w14:paraId="2EE52BB3" w14:textId="77777777" w:rsidR="004F4EE6" w:rsidRPr="004F4EE6" w:rsidRDefault="004F4EE6" w:rsidP="004F4EE6">
      <w:pPr>
        <w:pStyle w:val="EndNoteBibliography"/>
        <w:ind w:left="720" w:hanging="720"/>
        <w:rPr>
          <w:noProof/>
        </w:rPr>
      </w:pPr>
      <w:r w:rsidRPr="004F4EE6">
        <w:rPr>
          <w:noProof/>
        </w:rPr>
        <w:t>13.</w:t>
      </w:r>
      <w:r w:rsidRPr="004F4EE6">
        <w:rPr>
          <w:noProof/>
        </w:rPr>
        <w:tab/>
        <w:t xml:space="preserve">M. Hofree, J. P. Shen, H. Carter, A. Gross, T. Ideker, Network-based stratification of tumor mutations. </w:t>
      </w:r>
      <w:r w:rsidRPr="004F4EE6">
        <w:rPr>
          <w:i/>
          <w:noProof/>
        </w:rPr>
        <w:t>Nat Methods</w:t>
      </w:r>
      <w:r w:rsidRPr="004F4EE6">
        <w:rPr>
          <w:noProof/>
        </w:rPr>
        <w:t xml:space="preserve"> </w:t>
      </w:r>
      <w:r w:rsidRPr="004F4EE6">
        <w:rPr>
          <w:b/>
          <w:noProof/>
        </w:rPr>
        <w:t>10</w:t>
      </w:r>
      <w:r w:rsidRPr="004F4EE6">
        <w:rPr>
          <w:noProof/>
        </w:rPr>
        <w:t>, 1108-1115 (2013).</w:t>
      </w:r>
    </w:p>
    <w:p w14:paraId="21D89234" w14:textId="77777777" w:rsidR="004F4EE6" w:rsidRPr="004F4EE6" w:rsidRDefault="004F4EE6" w:rsidP="004F4EE6">
      <w:pPr>
        <w:pStyle w:val="EndNoteBibliography"/>
        <w:ind w:left="720" w:hanging="720"/>
        <w:rPr>
          <w:noProof/>
        </w:rPr>
      </w:pPr>
      <w:r w:rsidRPr="004F4EE6">
        <w:rPr>
          <w:noProof/>
        </w:rPr>
        <w:t>14.</w:t>
      </w:r>
      <w:r w:rsidRPr="004F4EE6">
        <w:rPr>
          <w:noProof/>
        </w:rPr>
        <w:tab/>
        <w:t>B. Vogelstein</w:t>
      </w:r>
      <w:r w:rsidRPr="004F4EE6">
        <w:rPr>
          <w:i/>
          <w:noProof/>
        </w:rPr>
        <w:t xml:space="preserve"> et al.</w:t>
      </w:r>
      <w:r w:rsidRPr="004F4EE6">
        <w:rPr>
          <w:noProof/>
        </w:rPr>
        <w:t xml:space="preserve">, Cancer genome landscapes. </w:t>
      </w:r>
      <w:r w:rsidRPr="004F4EE6">
        <w:rPr>
          <w:i/>
          <w:noProof/>
        </w:rPr>
        <w:t>Science</w:t>
      </w:r>
      <w:r w:rsidRPr="004F4EE6">
        <w:rPr>
          <w:noProof/>
        </w:rPr>
        <w:t xml:space="preserve"> </w:t>
      </w:r>
      <w:r w:rsidRPr="004F4EE6">
        <w:rPr>
          <w:b/>
          <w:noProof/>
        </w:rPr>
        <w:t>339</w:t>
      </w:r>
      <w:r w:rsidRPr="004F4EE6">
        <w:rPr>
          <w:noProof/>
        </w:rPr>
        <w:t>, 1546-1558 (2013).</w:t>
      </w:r>
    </w:p>
    <w:p w14:paraId="633D36FD" w14:textId="77777777" w:rsidR="004F4EE6" w:rsidRPr="004F4EE6" w:rsidRDefault="004F4EE6" w:rsidP="004F4EE6">
      <w:pPr>
        <w:pStyle w:val="EndNoteBibliography"/>
        <w:ind w:left="720" w:hanging="720"/>
        <w:rPr>
          <w:noProof/>
        </w:rPr>
      </w:pPr>
      <w:r w:rsidRPr="004F4EE6">
        <w:rPr>
          <w:noProof/>
        </w:rPr>
        <w:t>15.</w:t>
      </w:r>
      <w:r w:rsidRPr="004F4EE6">
        <w:rPr>
          <w:noProof/>
        </w:rPr>
        <w:tab/>
        <w:t>M. D. Leiserson</w:t>
      </w:r>
      <w:r w:rsidRPr="004F4EE6">
        <w:rPr>
          <w:i/>
          <w:noProof/>
        </w:rPr>
        <w:t xml:space="preserve"> et al.</w:t>
      </w:r>
      <w:r w:rsidRPr="004F4EE6">
        <w:rPr>
          <w:noProof/>
        </w:rPr>
        <w:t xml:space="preserve">, Pan-cancer network analysis identifies combinations of rare somatic mutations across pathways and protein complexes. </w:t>
      </w:r>
      <w:r w:rsidRPr="004F4EE6">
        <w:rPr>
          <w:i/>
          <w:noProof/>
        </w:rPr>
        <w:t>Nat Genet</w:t>
      </w:r>
      <w:r w:rsidRPr="004F4EE6">
        <w:rPr>
          <w:noProof/>
        </w:rPr>
        <w:t xml:space="preserve"> </w:t>
      </w:r>
      <w:r w:rsidRPr="004F4EE6">
        <w:rPr>
          <w:b/>
          <w:noProof/>
        </w:rPr>
        <w:t>47</w:t>
      </w:r>
      <w:r w:rsidRPr="004F4EE6">
        <w:rPr>
          <w:noProof/>
        </w:rPr>
        <w:t>, 106-114 (2015).</w:t>
      </w:r>
    </w:p>
    <w:p w14:paraId="5AFFFC49" w14:textId="77777777" w:rsidR="004F4EE6" w:rsidRPr="004F4EE6" w:rsidRDefault="004F4EE6" w:rsidP="004F4EE6">
      <w:pPr>
        <w:pStyle w:val="EndNoteBibliography"/>
        <w:ind w:left="720" w:hanging="720"/>
        <w:rPr>
          <w:noProof/>
        </w:rPr>
      </w:pPr>
      <w:r w:rsidRPr="004F4EE6">
        <w:rPr>
          <w:noProof/>
        </w:rPr>
        <w:t>16.</w:t>
      </w:r>
      <w:r w:rsidRPr="004F4EE6">
        <w:rPr>
          <w:noProof/>
        </w:rPr>
        <w:tab/>
        <w:t xml:space="preserve">A. Pascual-Montano, J. M. Carazo, K. Kochi, D. Lehmann, R. D. Pascual-Marqui, Nonsmooth nonnegative matrix factorization (nsNMF). </w:t>
      </w:r>
      <w:r w:rsidRPr="004F4EE6">
        <w:rPr>
          <w:i/>
          <w:noProof/>
        </w:rPr>
        <w:t>IEEE Trans Pattern Anal Mach Intell</w:t>
      </w:r>
      <w:r w:rsidRPr="004F4EE6">
        <w:rPr>
          <w:noProof/>
        </w:rPr>
        <w:t xml:space="preserve"> </w:t>
      </w:r>
      <w:r w:rsidRPr="004F4EE6">
        <w:rPr>
          <w:b/>
          <w:noProof/>
        </w:rPr>
        <w:t>28</w:t>
      </w:r>
      <w:r w:rsidRPr="004F4EE6">
        <w:rPr>
          <w:noProof/>
        </w:rPr>
        <w:t>, 403-415 (2006).</w:t>
      </w:r>
    </w:p>
    <w:p w14:paraId="23097A3F" w14:textId="77777777" w:rsidR="004F4EE6" w:rsidRPr="004F4EE6" w:rsidRDefault="004F4EE6" w:rsidP="004F4EE6">
      <w:pPr>
        <w:pStyle w:val="EndNoteBibliography"/>
        <w:ind w:left="720" w:hanging="720"/>
        <w:rPr>
          <w:noProof/>
        </w:rPr>
      </w:pPr>
      <w:r w:rsidRPr="004F4EE6">
        <w:rPr>
          <w:noProof/>
        </w:rPr>
        <w:t>17.</w:t>
      </w:r>
      <w:r w:rsidRPr="004F4EE6">
        <w:rPr>
          <w:noProof/>
        </w:rPr>
        <w:tab/>
        <w:t xml:space="preserve">D. D. Lee, H. S. Seung, Learning the parts of objects by non-negative matrix factorization. </w:t>
      </w:r>
      <w:r w:rsidRPr="004F4EE6">
        <w:rPr>
          <w:i/>
          <w:noProof/>
        </w:rPr>
        <w:t>Nature</w:t>
      </w:r>
      <w:r w:rsidRPr="004F4EE6">
        <w:rPr>
          <w:noProof/>
        </w:rPr>
        <w:t xml:space="preserve"> </w:t>
      </w:r>
      <w:r w:rsidRPr="004F4EE6">
        <w:rPr>
          <w:b/>
          <w:noProof/>
        </w:rPr>
        <w:t>401</w:t>
      </w:r>
      <w:r w:rsidRPr="004F4EE6">
        <w:rPr>
          <w:noProof/>
        </w:rPr>
        <w:t>, 788-791 (1999).</w:t>
      </w:r>
    </w:p>
    <w:p w14:paraId="4498CD18" w14:textId="77777777" w:rsidR="004F4EE6" w:rsidRPr="004F4EE6" w:rsidRDefault="004F4EE6" w:rsidP="004F4EE6">
      <w:pPr>
        <w:pStyle w:val="EndNoteBibliography"/>
        <w:ind w:left="720" w:hanging="720"/>
        <w:rPr>
          <w:noProof/>
        </w:rPr>
      </w:pPr>
      <w:r w:rsidRPr="004F4EE6">
        <w:rPr>
          <w:noProof/>
        </w:rPr>
        <w:t>18.</w:t>
      </w:r>
      <w:r w:rsidRPr="004F4EE6">
        <w:rPr>
          <w:noProof/>
        </w:rPr>
        <w:tab/>
        <w:t xml:space="preserve">H. Q. Wang, C. H. Zheng, X. M. Zhao, jNMFMA: a joint non-negative matrix factorization meta-analysis of transcriptomics data. </w:t>
      </w:r>
      <w:r w:rsidRPr="004F4EE6">
        <w:rPr>
          <w:i/>
          <w:noProof/>
        </w:rPr>
        <w:t>Bioinformatics</w:t>
      </w:r>
      <w:r w:rsidRPr="004F4EE6">
        <w:rPr>
          <w:noProof/>
        </w:rPr>
        <w:t xml:space="preserve"> </w:t>
      </w:r>
      <w:r w:rsidRPr="004F4EE6">
        <w:rPr>
          <w:b/>
          <w:noProof/>
        </w:rPr>
        <w:t>31</w:t>
      </w:r>
      <w:r w:rsidRPr="004F4EE6">
        <w:rPr>
          <w:noProof/>
        </w:rPr>
        <w:t>, 572-580 (2015).</w:t>
      </w:r>
    </w:p>
    <w:p w14:paraId="16BED206" w14:textId="77777777" w:rsidR="004F4EE6" w:rsidRPr="004F4EE6" w:rsidRDefault="004F4EE6" w:rsidP="004F4EE6">
      <w:pPr>
        <w:pStyle w:val="EndNoteBibliography"/>
        <w:ind w:left="720" w:hanging="720"/>
        <w:rPr>
          <w:noProof/>
        </w:rPr>
      </w:pPr>
      <w:r w:rsidRPr="004F4EE6">
        <w:rPr>
          <w:noProof/>
        </w:rPr>
        <w:t>19.</w:t>
      </w:r>
      <w:r w:rsidRPr="004F4EE6">
        <w:rPr>
          <w:noProof/>
        </w:rPr>
        <w:tab/>
        <w:t xml:space="preserve">S. Zhang, Q. Li, J. Liu, X. J. Zhou, A novel computational framework for simultaneous integration of multiple types of genomic data to identify microRNA-gene regulatory modules. </w:t>
      </w:r>
      <w:r w:rsidRPr="004F4EE6">
        <w:rPr>
          <w:i/>
          <w:noProof/>
        </w:rPr>
        <w:t>Bioinformatics</w:t>
      </w:r>
      <w:r w:rsidRPr="004F4EE6">
        <w:rPr>
          <w:noProof/>
        </w:rPr>
        <w:t xml:space="preserve"> </w:t>
      </w:r>
      <w:r w:rsidRPr="004F4EE6">
        <w:rPr>
          <w:b/>
          <w:noProof/>
        </w:rPr>
        <w:t>27</w:t>
      </w:r>
      <w:r w:rsidRPr="004F4EE6">
        <w:rPr>
          <w:noProof/>
        </w:rPr>
        <w:t>, i401-409 (2011).</w:t>
      </w:r>
    </w:p>
    <w:p w14:paraId="7E57EB01" w14:textId="77777777" w:rsidR="004F4EE6" w:rsidRPr="004F4EE6" w:rsidRDefault="004F4EE6" w:rsidP="004F4EE6">
      <w:pPr>
        <w:pStyle w:val="EndNoteBibliography"/>
        <w:ind w:left="720" w:hanging="720"/>
        <w:rPr>
          <w:noProof/>
        </w:rPr>
      </w:pPr>
      <w:r w:rsidRPr="004F4EE6">
        <w:rPr>
          <w:noProof/>
        </w:rPr>
        <w:lastRenderedPageBreak/>
        <w:t>20.</w:t>
      </w:r>
      <w:r w:rsidRPr="004F4EE6">
        <w:rPr>
          <w:noProof/>
        </w:rPr>
        <w:tab/>
        <w:t xml:space="preserve">D. Cai, X. He, J. Han, T. S. Huang, Graph Regularized Nonnegative Matrix Factorization for Data Representation. </w:t>
      </w:r>
      <w:r w:rsidRPr="004F4EE6">
        <w:rPr>
          <w:i/>
          <w:noProof/>
        </w:rPr>
        <w:t>IEEE Trans Pattern Anal Mach Intell</w:t>
      </w:r>
      <w:r w:rsidRPr="004F4EE6">
        <w:rPr>
          <w:noProof/>
        </w:rPr>
        <w:t xml:space="preserve"> </w:t>
      </w:r>
      <w:r w:rsidRPr="004F4EE6">
        <w:rPr>
          <w:b/>
          <w:noProof/>
        </w:rPr>
        <w:t>33</w:t>
      </w:r>
      <w:r w:rsidRPr="004F4EE6">
        <w:rPr>
          <w:noProof/>
        </w:rPr>
        <w:t>, 1548-1560 (2011).</w:t>
      </w:r>
    </w:p>
    <w:p w14:paraId="50819B1D" w14:textId="77777777" w:rsidR="004F4EE6" w:rsidRPr="004F4EE6" w:rsidRDefault="004F4EE6" w:rsidP="004F4EE6">
      <w:pPr>
        <w:pStyle w:val="EndNoteBibliography"/>
        <w:ind w:left="720" w:hanging="720"/>
        <w:rPr>
          <w:noProof/>
        </w:rPr>
      </w:pPr>
      <w:r w:rsidRPr="004F4EE6">
        <w:rPr>
          <w:noProof/>
        </w:rPr>
        <w:t>21.</w:t>
      </w:r>
      <w:r w:rsidRPr="004F4EE6">
        <w:rPr>
          <w:noProof/>
        </w:rPr>
        <w:tab/>
        <w:t xml:space="preserve">J. P. Brunet, P. Tamayo, T. R. Golub, J. P. Mesirov, Metagenes and molecular pattern discovery using matrix factorization. </w:t>
      </w:r>
      <w:r w:rsidRPr="004F4EE6">
        <w:rPr>
          <w:i/>
          <w:noProof/>
        </w:rPr>
        <w:t>Proc Natl Acad Sci U S A</w:t>
      </w:r>
      <w:r w:rsidRPr="004F4EE6">
        <w:rPr>
          <w:noProof/>
        </w:rPr>
        <w:t xml:space="preserve"> </w:t>
      </w:r>
      <w:r w:rsidRPr="004F4EE6">
        <w:rPr>
          <w:b/>
          <w:noProof/>
        </w:rPr>
        <w:t>101</w:t>
      </w:r>
      <w:r w:rsidRPr="004F4EE6">
        <w:rPr>
          <w:noProof/>
        </w:rPr>
        <w:t>, 4164-4169 (2004).</w:t>
      </w:r>
    </w:p>
    <w:p w14:paraId="0DE5A9FC" w14:textId="77777777" w:rsidR="004F4EE6" w:rsidRPr="004F4EE6" w:rsidRDefault="004F4EE6" w:rsidP="004F4EE6">
      <w:pPr>
        <w:pStyle w:val="EndNoteBibliography"/>
        <w:ind w:left="720" w:hanging="720"/>
        <w:rPr>
          <w:noProof/>
        </w:rPr>
      </w:pPr>
      <w:r w:rsidRPr="004F4EE6">
        <w:rPr>
          <w:noProof/>
        </w:rPr>
        <w:t>22.</w:t>
      </w:r>
      <w:r w:rsidRPr="004F4EE6">
        <w:rPr>
          <w:noProof/>
        </w:rPr>
        <w:tab/>
        <w:t xml:space="preserve">W. M. Rand, Objective criteria for the evaluation of clustering methods. </w:t>
      </w:r>
      <w:r w:rsidRPr="004F4EE6">
        <w:rPr>
          <w:i/>
          <w:noProof/>
        </w:rPr>
        <w:t>Journal of the American Statistical association</w:t>
      </w:r>
      <w:r w:rsidRPr="004F4EE6">
        <w:rPr>
          <w:noProof/>
        </w:rPr>
        <w:t xml:space="preserve"> </w:t>
      </w:r>
      <w:r w:rsidRPr="004F4EE6">
        <w:rPr>
          <w:b/>
          <w:noProof/>
        </w:rPr>
        <w:t>66</w:t>
      </w:r>
      <w:r w:rsidRPr="004F4EE6">
        <w:rPr>
          <w:noProof/>
        </w:rPr>
        <w:t>, 846-850 (1971).</w:t>
      </w:r>
    </w:p>
    <w:p w14:paraId="4A21B238" w14:textId="77777777" w:rsidR="004F4EE6" w:rsidRPr="004F4EE6" w:rsidRDefault="004F4EE6" w:rsidP="004F4EE6">
      <w:pPr>
        <w:pStyle w:val="EndNoteBibliography"/>
        <w:ind w:left="720" w:hanging="720"/>
        <w:rPr>
          <w:noProof/>
        </w:rPr>
      </w:pPr>
      <w:r w:rsidRPr="004F4EE6">
        <w:rPr>
          <w:noProof/>
        </w:rPr>
        <w:t>23.</w:t>
      </w:r>
      <w:r w:rsidRPr="004F4EE6">
        <w:rPr>
          <w:noProof/>
        </w:rPr>
        <w:tab/>
        <w:t xml:space="preserve">C.-J. Lin, On the convergence of multiplicative update algorithms for nonnegative matrix factorization. </w:t>
      </w:r>
      <w:r w:rsidRPr="004F4EE6">
        <w:rPr>
          <w:i/>
          <w:noProof/>
        </w:rPr>
        <w:t>IEEE Transactions on Neural Networks</w:t>
      </w:r>
      <w:r w:rsidRPr="004F4EE6">
        <w:rPr>
          <w:noProof/>
        </w:rPr>
        <w:t xml:space="preserve"> </w:t>
      </w:r>
      <w:r w:rsidRPr="004F4EE6">
        <w:rPr>
          <w:b/>
          <w:noProof/>
        </w:rPr>
        <w:t>18</w:t>
      </w:r>
      <w:r w:rsidRPr="004F4EE6">
        <w:rPr>
          <w:noProof/>
        </w:rPr>
        <w:t>, 1589-1596 (2007).</w:t>
      </w:r>
    </w:p>
    <w:p w14:paraId="7BA78733" w14:textId="77777777" w:rsidR="004F4EE6" w:rsidRPr="004F4EE6" w:rsidRDefault="004F4EE6" w:rsidP="004F4EE6">
      <w:pPr>
        <w:pStyle w:val="EndNoteBibliography"/>
        <w:ind w:left="720" w:hanging="720"/>
        <w:rPr>
          <w:noProof/>
        </w:rPr>
      </w:pPr>
      <w:r w:rsidRPr="004F4EE6">
        <w:rPr>
          <w:noProof/>
        </w:rPr>
        <w:t>24.</w:t>
      </w:r>
      <w:r w:rsidRPr="004F4EE6">
        <w:rPr>
          <w:noProof/>
        </w:rPr>
        <w:tab/>
        <w:t>B. Shen, L. Si. (2010).</w:t>
      </w:r>
    </w:p>
    <w:p w14:paraId="2FED0088" w14:textId="74C591AD" w:rsidR="007E2106" w:rsidRPr="00406B2D" w:rsidRDefault="00EF2C62" w:rsidP="003C1BDD">
      <w:pPr>
        <w:rPr>
          <w:b/>
          <w:sz w:val="21"/>
        </w:rPr>
      </w:pPr>
      <w:r w:rsidRPr="00DC0E14">
        <w:rPr>
          <w:b/>
          <w:sz w:val="18"/>
        </w:rPr>
        <w:fldChar w:fldCharType="end"/>
      </w:r>
    </w:p>
    <w:sectPr w:rsidR="007E2106" w:rsidRPr="00406B2D" w:rsidSect="00BA46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twt0zslwedtpe5pe1vwepbfp90dfappw9s&quot;&gt;My EndNote Library&lt;record-ids&gt;&lt;item&gt;704&lt;/item&gt;&lt;item&gt;705&lt;/item&gt;&lt;item&gt;706&lt;/item&gt;&lt;item&gt;707&lt;/item&gt;&lt;item&gt;708&lt;/item&gt;&lt;item&gt;713&lt;/item&gt;&lt;item&gt;715&lt;/item&gt;&lt;item&gt;717&lt;/item&gt;&lt;item&gt;720&lt;/item&gt;&lt;item&gt;721&lt;/item&gt;&lt;item&gt;722&lt;/item&gt;&lt;item&gt;723&lt;/item&gt;&lt;item&gt;724&lt;/item&gt;&lt;item&gt;725&lt;/item&gt;&lt;item&gt;726&lt;/item&gt;&lt;item&gt;727&lt;/item&gt;&lt;item&gt;731&lt;/item&gt;&lt;item&gt;732&lt;/item&gt;&lt;item&gt;733&lt;/item&gt;&lt;item&gt;735&lt;/item&gt;&lt;item&gt;739&lt;/item&gt;&lt;item&gt;741&lt;/item&gt;&lt;item&gt;743&lt;/item&gt;&lt;item&gt;744&lt;/item&gt;&lt;/record-ids&gt;&lt;/item&gt;&lt;/Libraries&gt;"/>
  </w:docVars>
  <w:rsids>
    <w:rsidRoot w:val="003C1BDD"/>
    <w:rsid w:val="00000F43"/>
    <w:rsid w:val="00001208"/>
    <w:rsid w:val="0000177A"/>
    <w:rsid w:val="0000296F"/>
    <w:rsid w:val="00004A9B"/>
    <w:rsid w:val="00011B04"/>
    <w:rsid w:val="00011E6E"/>
    <w:rsid w:val="00014042"/>
    <w:rsid w:val="000149EB"/>
    <w:rsid w:val="00016F74"/>
    <w:rsid w:val="00022464"/>
    <w:rsid w:val="00022A56"/>
    <w:rsid w:val="000251C7"/>
    <w:rsid w:val="0002786D"/>
    <w:rsid w:val="00027934"/>
    <w:rsid w:val="00034368"/>
    <w:rsid w:val="00035653"/>
    <w:rsid w:val="00042332"/>
    <w:rsid w:val="00046D8E"/>
    <w:rsid w:val="00047BFC"/>
    <w:rsid w:val="0005527D"/>
    <w:rsid w:val="00056D08"/>
    <w:rsid w:val="0006192F"/>
    <w:rsid w:val="00066D07"/>
    <w:rsid w:val="00072914"/>
    <w:rsid w:val="0007542A"/>
    <w:rsid w:val="0007585C"/>
    <w:rsid w:val="00075F28"/>
    <w:rsid w:val="000775F8"/>
    <w:rsid w:val="00077E7A"/>
    <w:rsid w:val="0008288A"/>
    <w:rsid w:val="0008385A"/>
    <w:rsid w:val="000912FE"/>
    <w:rsid w:val="00091D14"/>
    <w:rsid w:val="00096D33"/>
    <w:rsid w:val="000977BF"/>
    <w:rsid w:val="000A011F"/>
    <w:rsid w:val="000A1F70"/>
    <w:rsid w:val="000A6568"/>
    <w:rsid w:val="000B4F64"/>
    <w:rsid w:val="000C0FFE"/>
    <w:rsid w:val="000C5315"/>
    <w:rsid w:val="000C5FC4"/>
    <w:rsid w:val="000C77AB"/>
    <w:rsid w:val="000D0BDC"/>
    <w:rsid w:val="000D3694"/>
    <w:rsid w:val="000D7ABC"/>
    <w:rsid w:val="000E072A"/>
    <w:rsid w:val="000E78F6"/>
    <w:rsid w:val="000F6C1B"/>
    <w:rsid w:val="000F6E2D"/>
    <w:rsid w:val="001019B5"/>
    <w:rsid w:val="00104313"/>
    <w:rsid w:val="00104E66"/>
    <w:rsid w:val="00106C22"/>
    <w:rsid w:val="00107342"/>
    <w:rsid w:val="001078C7"/>
    <w:rsid w:val="00107C80"/>
    <w:rsid w:val="00113542"/>
    <w:rsid w:val="001138EA"/>
    <w:rsid w:val="0011572B"/>
    <w:rsid w:val="00116172"/>
    <w:rsid w:val="00122FFF"/>
    <w:rsid w:val="00130D67"/>
    <w:rsid w:val="00131470"/>
    <w:rsid w:val="001343B6"/>
    <w:rsid w:val="00134CBB"/>
    <w:rsid w:val="00140795"/>
    <w:rsid w:val="001407AB"/>
    <w:rsid w:val="00141F15"/>
    <w:rsid w:val="00142B12"/>
    <w:rsid w:val="0014317E"/>
    <w:rsid w:val="00144409"/>
    <w:rsid w:val="0014496F"/>
    <w:rsid w:val="00145EE0"/>
    <w:rsid w:val="00153A60"/>
    <w:rsid w:val="001559C0"/>
    <w:rsid w:val="001603CC"/>
    <w:rsid w:val="00160C4E"/>
    <w:rsid w:val="001615A0"/>
    <w:rsid w:val="00162B7F"/>
    <w:rsid w:val="00171AC3"/>
    <w:rsid w:val="00180722"/>
    <w:rsid w:val="00183D76"/>
    <w:rsid w:val="001860C9"/>
    <w:rsid w:val="00190359"/>
    <w:rsid w:val="001904D7"/>
    <w:rsid w:val="00194C1C"/>
    <w:rsid w:val="00195BCD"/>
    <w:rsid w:val="00195EA2"/>
    <w:rsid w:val="001A1B37"/>
    <w:rsid w:val="001A5CF5"/>
    <w:rsid w:val="001A66B8"/>
    <w:rsid w:val="001B4C0E"/>
    <w:rsid w:val="001C45C1"/>
    <w:rsid w:val="001C66DC"/>
    <w:rsid w:val="001D53B2"/>
    <w:rsid w:val="001D7B67"/>
    <w:rsid w:val="001E0AF4"/>
    <w:rsid w:val="001E3353"/>
    <w:rsid w:val="001E4DCD"/>
    <w:rsid w:val="001E5C5D"/>
    <w:rsid w:val="001E7041"/>
    <w:rsid w:val="001F05D1"/>
    <w:rsid w:val="001F120D"/>
    <w:rsid w:val="001F23AC"/>
    <w:rsid w:val="001F4A40"/>
    <w:rsid w:val="001F7765"/>
    <w:rsid w:val="00202182"/>
    <w:rsid w:val="0020372B"/>
    <w:rsid w:val="00207CB3"/>
    <w:rsid w:val="002106D0"/>
    <w:rsid w:val="00212607"/>
    <w:rsid w:val="0021795C"/>
    <w:rsid w:val="00222363"/>
    <w:rsid w:val="0023551F"/>
    <w:rsid w:val="00235FAC"/>
    <w:rsid w:val="00237577"/>
    <w:rsid w:val="00243083"/>
    <w:rsid w:val="002465E9"/>
    <w:rsid w:val="00247F79"/>
    <w:rsid w:val="00251B6E"/>
    <w:rsid w:val="0025690F"/>
    <w:rsid w:val="00265134"/>
    <w:rsid w:val="00266F16"/>
    <w:rsid w:val="0027132C"/>
    <w:rsid w:val="002722A1"/>
    <w:rsid w:val="0027627B"/>
    <w:rsid w:val="0029615B"/>
    <w:rsid w:val="002A0450"/>
    <w:rsid w:val="002A1135"/>
    <w:rsid w:val="002A699A"/>
    <w:rsid w:val="002B0191"/>
    <w:rsid w:val="002B1C19"/>
    <w:rsid w:val="002B77E6"/>
    <w:rsid w:val="002C0401"/>
    <w:rsid w:val="002C04D6"/>
    <w:rsid w:val="002D6791"/>
    <w:rsid w:val="002D69ED"/>
    <w:rsid w:val="002E45FA"/>
    <w:rsid w:val="002F38E7"/>
    <w:rsid w:val="002F39B6"/>
    <w:rsid w:val="00301524"/>
    <w:rsid w:val="003017D6"/>
    <w:rsid w:val="00302A4A"/>
    <w:rsid w:val="00310462"/>
    <w:rsid w:val="00315B92"/>
    <w:rsid w:val="003173F0"/>
    <w:rsid w:val="00321739"/>
    <w:rsid w:val="003247F3"/>
    <w:rsid w:val="00325B89"/>
    <w:rsid w:val="00326424"/>
    <w:rsid w:val="0033110A"/>
    <w:rsid w:val="00333EB4"/>
    <w:rsid w:val="00335D00"/>
    <w:rsid w:val="00340AE7"/>
    <w:rsid w:val="00346246"/>
    <w:rsid w:val="00350B9E"/>
    <w:rsid w:val="0035317D"/>
    <w:rsid w:val="00357D9D"/>
    <w:rsid w:val="0036232B"/>
    <w:rsid w:val="00364765"/>
    <w:rsid w:val="00365F2C"/>
    <w:rsid w:val="00367C6F"/>
    <w:rsid w:val="0037151E"/>
    <w:rsid w:val="003729CF"/>
    <w:rsid w:val="003738FE"/>
    <w:rsid w:val="00380E28"/>
    <w:rsid w:val="003810B8"/>
    <w:rsid w:val="00383FA2"/>
    <w:rsid w:val="003840F8"/>
    <w:rsid w:val="003941D0"/>
    <w:rsid w:val="003A07E3"/>
    <w:rsid w:val="003A3FBF"/>
    <w:rsid w:val="003A714D"/>
    <w:rsid w:val="003A79F7"/>
    <w:rsid w:val="003B0A42"/>
    <w:rsid w:val="003B1033"/>
    <w:rsid w:val="003B16BE"/>
    <w:rsid w:val="003B21EA"/>
    <w:rsid w:val="003B57FE"/>
    <w:rsid w:val="003C10A5"/>
    <w:rsid w:val="003C1BDD"/>
    <w:rsid w:val="003C2290"/>
    <w:rsid w:val="003C7ED8"/>
    <w:rsid w:val="003D2142"/>
    <w:rsid w:val="003D3509"/>
    <w:rsid w:val="003D7F82"/>
    <w:rsid w:val="003E163E"/>
    <w:rsid w:val="003E1FF3"/>
    <w:rsid w:val="003E31CC"/>
    <w:rsid w:val="003E3FE2"/>
    <w:rsid w:val="003E6CA8"/>
    <w:rsid w:val="003E7B76"/>
    <w:rsid w:val="003F29C7"/>
    <w:rsid w:val="003F38DF"/>
    <w:rsid w:val="003F7429"/>
    <w:rsid w:val="003F7AA6"/>
    <w:rsid w:val="00401C40"/>
    <w:rsid w:val="00402575"/>
    <w:rsid w:val="00406B2D"/>
    <w:rsid w:val="004103B1"/>
    <w:rsid w:val="00420FDF"/>
    <w:rsid w:val="004218CA"/>
    <w:rsid w:val="00423F5D"/>
    <w:rsid w:val="00425F34"/>
    <w:rsid w:val="004315BA"/>
    <w:rsid w:val="0043355C"/>
    <w:rsid w:val="00434329"/>
    <w:rsid w:val="00434538"/>
    <w:rsid w:val="00435749"/>
    <w:rsid w:val="004367F7"/>
    <w:rsid w:val="00442FE4"/>
    <w:rsid w:val="004434AF"/>
    <w:rsid w:val="0044486C"/>
    <w:rsid w:val="004476AC"/>
    <w:rsid w:val="00457742"/>
    <w:rsid w:val="00461B3A"/>
    <w:rsid w:val="0046492D"/>
    <w:rsid w:val="0047442C"/>
    <w:rsid w:val="00477647"/>
    <w:rsid w:val="004819A5"/>
    <w:rsid w:val="004868FB"/>
    <w:rsid w:val="00491924"/>
    <w:rsid w:val="0049265E"/>
    <w:rsid w:val="00494CFC"/>
    <w:rsid w:val="004A0AE6"/>
    <w:rsid w:val="004A1D83"/>
    <w:rsid w:val="004A1DAC"/>
    <w:rsid w:val="004A3E34"/>
    <w:rsid w:val="004A4253"/>
    <w:rsid w:val="004B1B0E"/>
    <w:rsid w:val="004B3DE2"/>
    <w:rsid w:val="004B5903"/>
    <w:rsid w:val="004C0041"/>
    <w:rsid w:val="004C20A9"/>
    <w:rsid w:val="004C541B"/>
    <w:rsid w:val="004C57E5"/>
    <w:rsid w:val="004C769E"/>
    <w:rsid w:val="004D0CE1"/>
    <w:rsid w:val="004D2805"/>
    <w:rsid w:val="004D2D64"/>
    <w:rsid w:val="004D3034"/>
    <w:rsid w:val="004D5199"/>
    <w:rsid w:val="004D722A"/>
    <w:rsid w:val="004E54D6"/>
    <w:rsid w:val="004E5CBB"/>
    <w:rsid w:val="004F2109"/>
    <w:rsid w:val="004F2BF3"/>
    <w:rsid w:val="004F2E08"/>
    <w:rsid w:val="004F4EE6"/>
    <w:rsid w:val="004F5D64"/>
    <w:rsid w:val="00502767"/>
    <w:rsid w:val="005051C5"/>
    <w:rsid w:val="00505C76"/>
    <w:rsid w:val="00511A6D"/>
    <w:rsid w:val="005147BC"/>
    <w:rsid w:val="00515827"/>
    <w:rsid w:val="00517CAB"/>
    <w:rsid w:val="00517DB1"/>
    <w:rsid w:val="00522B66"/>
    <w:rsid w:val="005235F8"/>
    <w:rsid w:val="0052457B"/>
    <w:rsid w:val="00532E03"/>
    <w:rsid w:val="0053464F"/>
    <w:rsid w:val="005354C7"/>
    <w:rsid w:val="00537287"/>
    <w:rsid w:val="00543B41"/>
    <w:rsid w:val="0054622F"/>
    <w:rsid w:val="00551EB8"/>
    <w:rsid w:val="00552298"/>
    <w:rsid w:val="00555369"/>
    <w:rsid w:val="005658AA"/>
    <w:rsid w:val="005678D9"/>
    <w:rsid w:val="00567EEB"/>
    <w:rsid w:val="005854D5"/>
    <w:rsid w:val="005865B1"/>
    <w:rsid w:val="00587044"/>
    <w:rsid w:val="005909AA"/>
    <w:rsid w:val="005A24C5"/>
    <w:rsid w:val="005A27FA"/>
    <w:rsid w:val="005B03A9"/>
    <w:rsid w:val="005B48DE"/>
    <w:rsid w:val="005B7185"/>
    <w:rsid w:val="005B7289"/>
    <w:rsid w:val="005B73F2"/>
    <w:rsid w:val="005B7A48"/>
    <w:rsid w:val="005C07FD"/>
    <w:rsid w:val="005C16CD"/>
    <w:rsid w:val="005C24CF"/>
    <w:rsid w:val="005C490A"/>
    <w:rsid w:val="005C5EE8"/>
    <w:rsid w:val="005D14DC"/>
    <w:rsid w:val="005D40C1"/>
    <w:rsid w:val="005E2A09"/>
    <w:rsid w:val="005E6E0A"/>
    <w:rsid w:val="005F2A91"/>
    <w:rsid w:val="005F2BBD"/>
    <w:rsid w:val="005F42A8"/>
    <w:rsid w:val="005F45BA"/>
    <w:rsid w:val="005F4E60"/>
    <w:rsid w:val="005F5042"/>
    <w:rsid w:val="00601B3C"/>
    <w:rsid w:val="006035A0"/>
    <w:rsid w:val="006053F2"/>
    <w:rsid w:val="00610F4D"/>
    <w:rsid w:val="006173FA"/>
    <w:rsid w:val="00621F4A"/>
    <w:rsid w:val="00622418"/>
    <w:rsid w:val="006233F2"/>
    <w:rsid w:val="00624A16"/>
    <w:rsid w:val="006251DC"/>
    <w:rsid w:val="0062533C"/>
    <w:rsid w:val="00626660"/>
    <w:rsid w:val="00633489"/>
    <w:rsid w:val="0064084A"/>
    <w:rsid w:val="0064311E"/>
    <w:rsid w:val="00650C6C"/>
    <w:rsid w:val="00651925"/>
    <w:rsid w:val="0065441D"/>
    <w:rsid w:val="00656956"/>
    <w:rsid w:val="006622DD"/>
    <w:rsid w:val="00662F1A"/>
    <w:rsid w:val="00673775"/>
    <w:rsid w:val="006841C8"/>
    <w:rsid w:val="00686005"/>
    <w:rsid w:val="00686295"/>
    <w:rsid w:val="00686F89"/>
    <w:rsid w:val="006875DB"/>
    <w:rsid w:val="00687945"/>
    <w:rsid w:val="0069176B"/>
    <w:rsid w:val="00695B97"/>
    <w:rsid w:val="00695CCF"/>
    <w:rsid w:val="006A1719"/>
    <w:rsid w:val="006A3C6A"/>
    <w:rsid w:val="006A4265"/>
    <w:rsid w:val="006A6540"/>
    <w:rsid w:val="006A6B9E"/>
    <w:rsid w:val="006A750C"/>
    <w:rsid w:val="006B1376"/>
    <w:rsid w:val="006B21E7"/>
    <w:rsid w:val="006B2F9A"/>
    <w:rsid w:val="006B4A02"/>
    <w:rsid w:val="006B533E"/>
    <w:rsid w:val="006B5E96"/>
    <w:rsid w:val="006B7558"/>
    <w:rsid w:val="006C0749"/>
    <w:rsid w:val="006C442C"/>
    <w:rsid w:val="006C7703"/>
    <w:rsid w:val="006C7C06"/>
    <w:rsid w:val="006D3418"/>
    <w:rsid w:val="006D3C63"/>
    <w:rsid w:val="006D424D"/>
    <w:rsid w:val="006D4418"/>
    <w:rsid w:val="006D681B"/>
    <w:rsid w:val="006E02B4"/>
    <w:rsid w:val="006E4775"/>
    <w:rsid w:val="006F0AF5"/>
    <w:rsid w:val="006F1F44"/>
    <w:rsid w:val="006F5DDA"/>
    <w:rsid w:val="006F5F93"/>
    <w:rsid w:val="00701FB9"/>
    <w:rsid w:val="00706025"/>
    <w:rsid w:val="00706FF4"/>
    <w:rsid w:val="007132A3"/>
    <w:rsid w:val="00713F68"/>
    <w:rsid w:val="00720E4E"/>
    <w:rsid w:val="00726B03"/>
    <w:rsid w:val="00726BCE"/>
    <w:rsid w:val="00730967"/>
    <w:rsid w:val="00732B65"/>
    <w:rsid w:val="00734896"/>
    <w:rsid w:val="00742A28"/>
    <w:rsid w:val="007453B3"/>
    <w:rsid w:val="0074773E"/>
    <w:rsid w:val="00747D9F"/>
    <w:rsid w:val="00756871"/>
    <w:rsid w:val="00757287"/>
    <w:rsid w:val="00762525"/>
    <w:rsid w:val="00764835"/>
    <w:rsid w:val="007651D4"/>
    <w:rsid w:val="00772FB3"/>
    <w:rsid w:val="007747EA"/>
    <w:rsid w:val="00774B53"/>
    <w:rsid w:val="007764A1"/>
    <w:rsid w:val="00777BEC"/>
    <w:rsid w:val="007834FB"/>
    <w:rsid w:val="007838FD"/>
    <w:rsid w:val="00783937"/>
    <w:rsid w:val="007903BD"/>
    <w:rsid w:val="00793D75"/>
    <w:rsid w:val="007A0C80"/>
    <w:rsid w:val="007A3737"/>
    <w:rsid w:val="007A6DC2"/>
    <w:rsid w:val="007A7125"/>
    <w:rsid w:val="007B02A2"/>
    <w:rsid w:val="007B1DF9"/>
    <w:rsid w:val="007B3602"/>
    <w:rsid w:val="007B3BC9"/>
    <w:rsid w:val="007B792C"/>
    <w:rsid w:val="007C0AD2"/>
    <w:rsid w:val="007C0B01"/>
    <w:rsid w:val="007C1089"/>
    <w:rsid w:val="007C3ED7"/>
    <w:rsid w:val="007C3F21"/>
    <w:rsid w:val="007D193C"/>
    <w:rsid w:val="007D322D"/>
    <w:rsid w:val="007D34A2"/>
    <w:rsid w:val="007D4C97"/>
    <w:rsid w:val="007D76BD"/>
    <w:rsid w:val="007D77B6"/>
    <w:rsid w:val="007D7CF9"/>
    <w:rsid w:val="007E1470"/>
    <w:rsid w:val="007E2106"/>
    <w:rsid w:val="007E4542"/>
    <w:rsid w:val="007E6B6F"/>
    <w:rsid w:val="007F11EC"/>
    <w:rsid w:val="007F3278"/>
    <w:rsid w:val="007F7DAD"/>
    <w:rsid w:val="00803900"/>
    <w:rsid w:val="008050B4"/>
    <w:rsid w:val="00806E72"/>
    <w:rsid w:val="0081199C"/>
    <w:rsid w:val="008177B7"/>
    <w:rsid w:val="008204B7"/>
    <w:rsid w:val="0082208F"/>
    <w:rsid w:val="008235ED"/>
    <w:rsid w:val="00830DE4"/>
    <w:rsid w:val="00833107"/>
    <w:rsid w:val="00833AB9"/>
    <w:rsid w:val="00836039"/>
    <w:rsid w:val="008362E5"/>
    <w:rsid w:val="00837685"/>
    <w:rsid w:val="008431B0"/>
    <w:rsid w:val="00845779"/>
    <w:rsid w:val="008478CD"/>
    <w:rsid w:val="00850ACB"/>
    <w:rsid w:val="008515DB"/>
    <w:rsid w:val="00856765"/>
    <w:rsid w:val="00862751"/>
    <w:rsid w:val="00862F01"/>
    <w:rsid w:val="00863003"/>
    <w:rsid w:val="00867624"/>
    <w:rsid w:val="0086786B"/>
    <w:rsid w:val="00871063"/>
    <w:rsid w:val="008716A7"/>
    <w:rsid w:val="00882F97"/>
    <w:rsid w:val="00884B37"/>
    <w:rsid w:val="008859F9"/>
    <w:rsid w:val="00885C8F"/>
    <w:rsid w:val="0088750E"/>
    <w:rsid w:val="00887B57"/>
    <w:rsid w:val="0089192C"/>
    <w:rsid w:val="00892558"/>
    <w:rsid w:val="00895D64"/>
    <w:rsid w:val="008A1DD5"/>
    <w:rsid w:val="008A1F0E"/>
    <w:rsid w:val="008A25AA"/>
    <w:rsid w:val="008A709A"/>
    <w:rsid w:val="008B0144"/>
    <w:rsid w:val="008B1187"/>
    <w:rsid w:val="008B1816"/>
    <w:rsid w:val="008B4805"/>
    <w:rsid w:val="008B71E9"/>
    <w:rsid w:val="008C38B1"/>
    <w:rsid w:val="008D1756"/>
    <w:rsid w:val="008D2339"/>
    <w:rsid w:val="008D57AE"/>
    <w:rsid w:val="008D6D11"/>
    <w:rsid w:val="008E17AB"/>
    <w:rsid w:val="008E4067"/>
    <w:rsid w:val="008E7522"/>
    <w:rsid w:val="008F060E"/>
    <w:rsid w:val="008F1150"/>
    <w:rsid w:val="008F22CB"/>
    <w:rsid w:val="008F44C9"/>
    <w:rsid w:val="008F61A3"/>
    <w:rsid w:val="00906BEA"/>
    <w:rsid w:val="009072E0"/>
    <w:rsid w:val="00924A4E"/>
    <w:rsid w:val="00924C1F"/>
    <w:rsid w:val="00927411"/>
    <w:rsid w:val="009409F7"/>
    <w:rsid w:val="009420C1"/>
    <w:rsid w:val="0094247E"/>
    <w:rsid w:val="0094438D"/>
    <w:rsid w:val="009465AA"/>
    <w:rsid w:val="00946FAC"/>
    <w:rsid w:val="00950466"/>
    <w:rsid w:val="00950B9A"/>
    <w:rsid w:val="00954F71"/>
    <w:rsid w:val="009569AA"/>
    <w:rsid w:val="00963FA3"/>
    <w:rsid w:val="009658B5"/>
    <w:rsid w:val="00965C12"/>
    <w:rsid w:val="0096601D"/>
    <w:rsid w:val="0097299B"/>
    <w:rsid w:val="00976BB6"/>
    <w:rsid w:val="009809F8"/>
    <w:rsid w:val="009865EF"/>
    <w:rsid w:val="0098775B"/>
    <w:rsid w:val="0099155C"/>
    <w:rsid w:val="00991E1D"/>
    <w:rsid w:val="00994319"/>
    <w:rsid w:val="009975D0"/>
    <w:rsid w:val="009A1E6A"/>
    <w:rsid w:val="009B1271"/>
    <w:rsid w:val="009B34E0"/>
    <w:rsid w:val="009C0CE3"/>
    <w:rsid w:val="009C31FA"/>
    <w:rsid w:val="009C370A"/>
    <w:rsid w:val="009D05EC"/>
    <w:rsid w:val="009D68BD"/>
    <w:rsid w:val="009E1A1B"/>
    <w:rsid w:val="009E548D"/>
    <w:rsid w:val="009E7434"/>
    <w:rsid w:val="009F2EE8"/>
    <w:rsid w:val="009F6681"/>
    <w:rsid w:val="00A015D4"/>
    <w:rsid w:val="00A03CA9"/>
    <w:rsid w:val="00A063C2"/>
    <w:rsid w:val="00A103F5"/>
    <w:rsid w:val="00A20250"/>
    <w:rsid w:val="00A20E01"/>
    <w:rsid w:val="00A225C3"/>
    <w:rsid w:val="00A25F6E"/>
    <w:rsid w:val="00A271AF"/>
    <w:rsid w:val="00A301EB"/>
    <w:rsid w:val="00A309AA"/>
    <w:rsid w:val="00A35DBF"/>
    <w:rsid w:val="00A36F02"/>
    <w:rsid w:val="00A36F18"/>
    <w:rsid w:val="00A40F03"/>
    <w:rsid w:val="00A43404"/>
    <w:rsid w:val="00A47CF2"/>
    <w:rsid w:val="00A50A22"/>
    <w:rsid w:val="00A51539"/>
    <w:rsid w:val="00A51C1E"/>
    <w:rsid w:val="00A604AC"/>
    <w:rsid w:val="00A61CE2"/>
    <w:rsid w:val="00A62575"/>
    <w:rsid w:val="00A62E2A"/>
    <w:rsid w:val="00A65F20"/>
    <w:rsid w:val="00A66896"/>
    <w:rsid w:val="00A6774A"/>
    <w:rsid w:val="00A6791D"/>
    <w:rsid w:val="00A71FCE"/>
    <w:rsid w:val="00A731B2"/>
    <w:rsid w:val="00A811C3"/>
    <w:rsid w:val="00A81222"/>
    <w:rsid w:val="00A82793"/>
    <w:rsid w:val="00A82E7C"/>
    <w:rsid w:val="00A8348D"/>
    <w:rsid w:val="00A84006"/>
    <w:rsid w:val="00A85601"/>
    <w:rsid w:val="00A86810"/>
    <w:rsid w:val="00A87C24"/>
    <w:rsid w:val="00AA5CCB"/>
    <w:rsid w:val="00AB7D03"/>
    <w:rsid w:val="00AC41B4"/>
    <w:rsid w:val="00AC5B2A"/>
    <w:rsid w:val="00AC5DD5"/>
    <w:rsid w:val="00AD31ED"/>
    <w:rsid w:val="00AD3548"/>
    <w:rsid w:val="00AD422E"/>
    <w:rsid w:val="00AD5020"/>
    <w:rsid w:val="00AD50C8"/>
    <w:rsid w:val="00AD580C"/>
    <w:rsid w:val="00AD709B"/>
    <w:rsid w:val="00AE36BC"/>
    <w:rsid w:val="00AE423A"/>
    <w:rsid w:val="00AE4767"/>
    <w:rsid w:val="00AE6724"/>
    <w:rsid w:val="00AE72A0"/>
    <w:rsid w:val="00AF5B65"/>
    <w:rsid w:val="00B04E32"/>
    <w:rsid w:val="00B101AE"/>
    <w:rsid w:val="00B10981"/>
    <w:rsid w:val="00B21A05"/>
    <w:rsid w:val="00B22CA9"/>
    <w:rsid w:val="00B23A8F"/>
    <w:rsid w:val="00B24981"/>
    <w:rsid w:val="00B24EBA"/>
    <w:rsid w:val="00B315F5"/>
    <w:rsid w:val="00B33A93"/>
    <w:rsid w:val="00B35319"/>
    <w:rsid w:val="00B36778"/>
    <w:rsid w:val="00B554E2"/>
    <w:rsid w:val="00B57BEB"/>
    <w:rsid w:val="00B6058D"/>
    <w:rsid w:val="00B60931"/>
    <w:rsid w:val="00B615CA"/>
    <w:rsid w:val="00B62488"/>
    <w:rsid w:val="00B62654"/>
    <w:rsid w:val="00B64FB7"/>
    <w:rsid w:val="00B73454"/>
    <w:rsid w:val="00B76D0A"/>
    <w:rsid w:val="00B778E4"/>
    <w:rsid w:val="00B84274"/>
    <w:rsid w:val="00B9071F"/>
    <w:rsid w:val="00B91776"/>
    <w:rsid w:val="00B91DAA"/>
    <w:rsid w:val="00B91F07"/>
    <w:rsid w:val="00B95536"/>
    <w:rsid w:val="00BA06A7"/>
    <w:rsid w:val="00BA465F"/>
    <w:rsid w:val="00BB7B94"/>
    <w:rsid w:val="00BC35CA"/>
    <w:rsid w:val="00BD0AA6"/>
    <w:rsid w:val="00BD0E9F"/>
    <w:rsid w:val="00BE03E1"/>
    <w:rsid w:val="00BE3FEA"/>
    <w:rsid w:val="00BE7102"/>
    <w:rsid w:val="00BE7D50"/>
    <w:rsid w:val="00BF06D3"/>
    <w:rsid w:val="00BF089B"/>
    <w:rsid w:val="00BF1A8C"/>
    <w:rsid w:val="00BF3752"/>
    <w:rsid w:val="00BF3888"/>
    <w:rsid w:val="00BF5830"/>
    <w:rsid w:val="00BF5C9F"/>
    <w:rsid w:val="00C03379"/>
    <w:rsid w:val="00C043F8"/>
    <w:rsid w:val="00C04952"/>
    <w:rsid w:val="00C04D63"/>
    <w:rsid w:val="00C0763D"/>
    <w:rsid w:val="00C12F32"/>
    <w:rsid w:val="00C17DA0"/>
    <w:rsid w:val="00C20A3C"/>
    <w:rsid w:val="00C213C9"/>
    <w:rsid w:val="00C2541F"/>
    <w:rsid w:val="00C25DC8"/>
    <w:rsid w:val="00C33476"/>
    <w:rsid w:val="00C40ED8"/>
    <w:rsid w:val="00C42786"/>
    <w:rsid w:val="00C44329"/>
    <w:rsid w:val="00C45B8B"/>
    <w:rsid w:val="00C4787B"/>
    <w:rsid w:val="00C50F31"/>
    <w:rsid w:val="00C53641"/>
    <w:rsid w:val="00C56B85"/>
    <w:rsid w:val="00C658A6"/>
    <w:rsid w:val="00C71260"/>
    <w:rsid w:val="00C715FA"/>
    <w:rsid w:val="00C718A0"/>
    <w:rsid w:val="00C72E58"/>
    <w:rsid w:val="00C73CAF"/>
    <w:rsid w:val="00C74819"/>
    <w:rsid w:val="00C7523F"/>
    <w:rsid w:val="00C75B6C"/>
    <w:rsid w:val="00C7793F"/>
    <w:rsid w:val="00C816F6"/>
    <w:rsid w:val="00C823F3"/>
    <w:rsid w:val="00C87F2E"/>
    <w:rsid w:val="00C90E8E"/>
    <w:rsid w:val="00C91AD2"/>
    <w:rsid w:val="00CA07DB"/>
    <w:rsid w:val="00CB42EB"/>
    <w:rsid w:val="00CB5ECD"/>
    <w:rsid w:val="00CC614A"/>
    <w:rsid w:val="00CD423C"/>
    <w:rsid w:val="00CD77D2"/>
    <w:rsid w:val="00CE3709"/>
    <w:rsid w:val="00CE5F60"/>
    <w:rsid w:val="00CE7196"/>
    <w:rsid w:val="00CF1796"/>
    <w:rsid w:val="00CF2081"/>
    <w:rsid w:val="00CF31F8"/>
    <w:rsid w:val="00CF5798"/>
    <w:rsid w:val="00D00492"/>
    <w:rsid w:val="00D03C71"/>
    <w:rsid w:val="00D226EC"/>
    <w:rsid w:val="00D22736"/>
    <w:rsid w:val="00D25188"/>
    <w:rsid w:val="00D25B7B"/>
    <w:rsid w:val="00D272C8"/>
    <w:rsid w:val="00D30645"/>
    <w:rsid w:val="00D34E65"/>
    <w:rsid w:val="00D36877"/>
    <w:rsid w:val="00D375CB"/>
    <w:rsid w:val="00D41D56"/>
    <w:rsid w:val="00D4282C"/>
    <w:rsid w:val="00D47A9A"/>
    <w:rsid w:val="00D537BB"/>
    <w:rsid w:val="00D55D31"/>
    <w:rsid w:val="00D57DD8"/>
    <w:rsid w:val="00D6055C"/>
    <w:rsid w:val="00D61B9C"/>
    <w:rsid w:val="00D67489"/>
    <w:rsid w:val="00D7055E"/>
    <w:rsid w:val="00D70CDB"/>
    <w:rsid w:val="00D74D78"/>
    <w:rsid w:val="00D7508F"/>
    <w:rsid w:val="00D80A76"/>
    <w:rsid w:val="00D923DC"/>
    <w:rsid w:val="00D948A7"/>
    <w:rsid w:val="00D975F9"/>
    <w:rsid w:val="00D97E37"/>
    <w:rsid w:val="00DA51BB"/>
    <w:rsid w:val="00DA6800"/>
    <w:rsid w:val="00DA7615"/>
    <w:rsid w:val="00DB48CF"/>
    <w:rsid w:val="00DB4FEB"/>
    <w:rsid w:val="00DB5596"/>
    <w:rsid w:val="00DB6702"/>
    <w:rsid w:val="00DC09FF"/>
    <w:rsid w:val="00DC0E14"/>
    <w:rsid w:val="00DC351F"/>
    <w:rsid w:val="00DD0EBC"/>
    <w:rsid w:val="00DD58E6"/>
    <w:rsid w:val="00DD68E7"/>
    <w:rsid w:val="00DE1765"/>
    <w:rsid w:val="00DE545A"/>
    <w:rsid w:val="00DF1143"/>
    <w:rsid w:val="00DF251F"/>
    <w:rsid w:val="00DF488E"/>
    <w:rsid w:val="00DF6E01"/>
    <w:rsid w:val="00E036FE"/>
    <w:rsid w:val="00E05187"/>
    <w:rsid w:val="00E05D44"/>
    <w:rsid w:val="00E05F35"/>
    <w:rsid w:val="00E131FB"/>
    <w:rsid w:val="00E1423A"/>
    <w:rsid w:val="00E15406"/>
    <w:rsid w:val="00E17C12"/>
    <w:rsid w:val="00E21543"/>
    <w:rsid w:val="00E21BDC"/>
    <w:rsid w:val="00E21EF8"/>
    <w:rsid w:val="00E25862"/>
    <w:rsid w:val="00E262AD"/>
    <w:rsid w:val="00E274C7"/>
    <w:rsid w:val="00E27D6B"/>
    <w:rsid w:val="00E300A9"/>
    <w:rsid w:val="00E30FB5"/>
    <w:rsid w:val="00E4084A"/>
    <w:rsid w:val="00E41BBC"/>
    <w:rsid w:val="00E44CEE"/>
    <w:rsid w:val="00E4781A"/>
    <w:rsid w:val="00E50A3E"/>
    <w:rsid w:val="00E51AAD"/>
    <w:rsid w:val="00E52FB3"/>
    <w:rsid w:val="00E534E5"/>
    <w:rsid w:val="00E53808"/>
    <w:rsid w:val="00E67600"/>
    <w:rsid w:val="00E71CC3"/>
    <w:rsid w:val="00E73BA2"/>
    <w:rsid w:val="00E74E31"/>
    <w:rsid w:val="00E83E0F"/>
    <w:rsid w:val="00E85D2D"/>
    <w:rsid w:val="00E91B82"/>
    <w:rsid w:val="00E92302"/>
    <w:rsid w:val="00E927E5"/>
    <w:rsid w:val="00E96915"/>
    <w:rsid w:val="00E972E1"/>
    <w:rsid w:val="00EA0575"/>
    <w:rsid w:val="00EA08BD"/>
    <w:rsid w:val="00EA1325"/>
    <w:rsid w:val="00EA578C"/>
    <w:rsid w:val="00EA6F14"/>
    <w:rsid w:val="00EA7E1E"/>
    <w:rsid w:val="00EB37D8"/>
    <w:rsid w:val="00EB453F"/>
    <w:rsid w:val="00EB710A"/>
    <w:rsid w:val="00EC0DB0"/>
    <w:rsid w:val="00EC0EE7"/>
    <w:rsid w:val="00EC14D6"/>
    <w:rsid w:val="00EC206E"/>
    <w:rsid w:val="00EC6DE7"/>
    <w:rsid w:val="00EE3D6E"/>
    <w:rsid w:val="00EE44F8"/>
    <w:rsid w:val="00EE5E84"/>
    <w:rsid w:val="00EE6C35"/>
    <w:rsid w:val="00EF2C62"/>
    <w:rsid w:val="00EF4836"/>
    <w:rsid w:val="00EF4D1C"/>
    <w:rsid w:val="00F01348"/>
    <w:rsid w:val="00F03592"/>
    <w:rsid w:val="00F041E5"/>
    <w:rsid w:val="00F0697B"/>
    <w:rsid w:val="00F137CA"/>
    <w:rsid w:val="00F144EC"/>
    <w:rsid w:val="00F15FB1"/>
    <w:rsid w:val="00F218EB"/>
    <w:rsid w:val="00F24E38"/>
    <w:rsid w:val="00F265E1"/>
    <w:rsid w:val="00F27EA1"/>
    <w:rsid w:val="00F30FC2"/>
    <w:rsid w:val="00F32806"/>
    <w:rsid w:val="00F329CA"/>
    <w:rsid w:val="00F33EBC"/>
    <w:rsid w:val="00F360ED"/>
    <w:rsid w:val="00F36C4B"/>
    <w:rsid w:val="00F479A5"/>
    <w:rsid w:val="00F5346C"/>
    <w:rsid w:val="00F5627E"/>
    <w:rsid w:val="00F56C22"/>
    <w:rsid w:val="00F57B48"/>
    <w:rsid w:val="00F66546"/>
    <w:rsid w:val="00F67594"/>
    <w:rsid w:val="00F71FC4"/>
    <w:rsid w:val="00F75F7A"/>
    <w:rsid w:val="00F761A8"/>
    <w:rsid w:val="00F818A5"/>
    <w:rsid w:val="00F8237D"/>
    <w:rsid w:val="00F96E07"/>
    <w:rsid w:val="00FA095D"/>
    <w:rsid w:val="00FB2D57"/>
    <w:rsid w:val="00FB385D"/>
    <w:rsid w:val="00FB3B37"/>
    <w:rsid w:val="00FB3E7B"/>
    <w:rsid w:val="00FB76CC"/>
    <w:rsid w:val="00FC0681"/>
    <w:rsid w:val="00FE338F"/>
    <w:rsid w:val="00FE3C40"/>
    <w:rsid w:val="00FE4A20"/>
    <w:rsid w:val="00FE52C9"/>
    <w:rsid w:val="00FF15DF"/>
    <w:rsid w:val="00FF3A83"/>
    <w:rsid w:val="00FF71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0B51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94C1C"/>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4C1C"/>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C03379"/>
    <w:rPr>
      <w:color w:val="0563C1" w:themeColor="hyperlink"/>
      <w:u w:val="single"/>
    </w:rPr>
  </w:style>
  <w:style w:type="character" w:styleId="PlaceholderText">
    <w:name w:val="Placeholder Text"/>
    <w:basedOn w:val="DefaultParagraphFont"/>
    <w:uiPriority w:val="99"/>
    <w:semiHidden/>
    <w:rsid w:val="00F818A5"/>
    <w:rPr>
      <w:color w:val="808080"/>
    </w:rPr>
  </w:style>
  <w:style w:type="paragraph" w:styleId="DocumentMap">
    <w:name w:val="Document Map"/>
    <w:basedOn w:val="Normal"/>
    <w:link w:val="DocumentMapChar"/>
    <w:uiPriority w:val="99"/>
    <w:semiHidden/>
    <w:unhideWhenUsed/>
    <w:rsid w:val="00624A16"/>
    <w:rPr>
      <w:rFonts w:ascii="Times New Roman" w:hAnsi="Times New Roman" w:cs="Times New Roman"/>
    </w:rPr>
  </w:style>
  <w:style w:type="character" w:customStyle="1" w:styleId="DocumentMapChar">
    <w:name w:val="Document Map Char"/>
    <w:basedOn w:val="DefaultParagraphFont"/>
    <w:link w:val="DocumentMap"/>
    <w:uiPriority w:val="99"/>
    <w:semiHidden/>
    <w:rsid w:val="00624A16"/>
    <w:rPr>
      <w:rFonts w:ascii="Times New Roman" w:hAnsi="Times New Roman" w:cs="Times New Roman"/>
    </w:rPr>
  </w:style>
  <w:style w:type="character" w:customStyle="1" w:styleId="highlight">
    <w:name w:val="highlight"/>
    <w:basedOn w:val="DefaultParagraphFont"/>
    <w:rsid w:val="003840F8"/>
  </w:style>
  <w:style w:type="character" w:styleId="FollowedHyperlink">
    <w:name w:val="FollowedHyperlink"/>
    <w:basedOn w:val="DefaultParagraphFont"/>
    <w:uiPriority w:val="99"/>
    <w:semiHidden/>
    <w:unhideWhenUsed/>
    <w:rsid w:val="003840F8"/>
    <w:rPr>
      <w:color w:val="954F72" w:themeColor="followedHyperlink"/>
      <w:u w:val="single"/>
    </w:rPr>
  </w:style>
  <w:style w:type="paragraph" w:customStyle="1" w:styleId="EndNoteBibliographyTitle">
    <w:name w:val="EndNote Bibliography Title"/>
    <w:basedOn w:val="Normal"/>
    <w:rsid w:val="00EF2C62"/>
    <w:pPr>
      <w:jc w:val="center"/>
    </w:pPr>
    <w:rPr>
      <w:rFonts w:ascii="Calibri" w:hAnsi="Calibri"/>
    </w:rPr>
  </w:style>
  <w:style w:type="paragraph" w:customStyle="1" w:styleId="EndNoteBibliography">
    <w:name w:val="EndNote Bibliography"/>
    <w:basedOn w:val="Normal"/>
    <w:rsid w:val="00EF2C62"/>
    <w:rPr>
      <w:rFonts w:ascii="Calibri" w:hAnsi="Calibri"/>
    </w:rPr>
  </w:style>
  <w:style w:type="character" w:styleId="CommentReference">
    <w:name w:val="annotation reference"/>
    <w:basedOn w:val="DefaultParagraphFont"/>
    <w:uiPriority w:val="99"/>
    <w:semiHidden/>
    <w:unhideWhenUsed/>
    <w:rsid w:val="00DF251F"/>
    <w:rPr>
      <w:sz w:val="18"/>
      <w:szCs w:val="18"/>
    </w:rPr>
  </w:style>
  <w:style w:type="paragraph" w:styleId="CommentText">
    <w:name w:val="annotation text"/>
    <w:basedOn w:val="Normal"/>
    <w:link w:val="CommentTextChar"/>
    <w:uiPriority w:val="99"/>
    <w:semiHidden/>
    <w:unhideWhenUsed/>
    <w:rsid w:val="00DF251F"/>
  </w:style>
  <w:style w:type="character" w:customStyle="1" w:styleId="CommentTextChar">
    <w:name w:val="Comment Text Char"/>
    <w:basedOn w:val="DefaultParagraphFont"/>
    <w:link w:val="CommentText"/>
    <w:uiPriority w:val="99"/>
    <w:semiHidden/>
    <w:rsid w:val="00DF251F"/>
  </w:style>
  <w:style w:type="paragraph" w:styleId="CommentSubject">
    <w:name w:val="annotation subject"/>
    <w:basedOn w:val="CommentText"/>
    <w:next w:val="CommentText"/>
    <w:link w:val="CommentSubjectChar"/>
    <w:uiPriority w:val="99"/>
    <w:semiHidden/>
    <w:unhideWhenUsed/>
    <w:rsid w:val="00DF251F"/>
    <w:rPr>
      <w:b/>
      <w:bCs/>
      <w:sz w:val="20"/>
      <w:szCs w:val="20"/>
    </w:rPr>
  </w:style>
  <w:style w:type="character" w:customStyle="1" w:styleId="CommentSubjectChar">
    <w:name w:val="Comment Subject Char"/>
    <w:basedOn w:val="CommentTextChar"/>
    <w:link w:val="CommentSubject"/>
    <w:uiPriority w:val="99"/>
    <w:semiHidden/>
    <w:rsid w:val="00DF251F"/>
    <w:rPr>
      <w:b/>
      <w:bCs/>
      <w:sz w:val="20"/>
      <w:szCs w:val="20"/>
    </w:rPr>
  </w:style>
  <w:style w:type="paragraph" w:styleId="BalloonText">
    <w:name w:val="Balloon Text"/>
    <w:basedOn w:val="Normal"/>
    <w:link w:val="BalloonTextChar"/>
    <w:uiPriority w:val="99"/>
    <w:semiHidden/>
    <w:unhideWhenUsed/>
    <w:rsid w:val="00DF251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251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33049697">
      <w:bodyDiv w:val="1"/>
      <w:marLeft w:val="0"/>
      <w:marRight w:val="0"/>
      <w:marTop w:val="0"/>
      <w:marBottom w:val="0"/>
      <w:divBdr>
        <w:top w:val="none" w:sz="0" w:space="0" w:color="auto"/>
        <w:left w:val="none" w:sz="0" w:space="0" w:color="auto"/>
        <w:bottom w:val="none" w:sz="0" w:space="0" w:color="auto"/>
        <w:right w:val="none" w:sz="0" w:space="0" w:color="auto"/>
      </w:divBdr>
      <w:divsChild>
        <w:div w:id="1378553084">
          <w:marLeft w:val="0"/>
          <w:marRight w:val="0"/>
          <w:marTop w:val="0"/>
          <w:marBottom w:val="0"/>
          <w:divBdr>
            <w:top w:val="none" w:sz="0" w:space="0" w:color="auto"/>
            <w:left w:val="none" w:sz="0" w:space="0" w:color="auto"/>
            <w:bottom w:val="none" w:sz="0" w:space="0" w:color="auto"/>
            <w:right w:val="none" w:sz="0" w:space="0" w:color="auto"/>
          </w:divBdr>
          <w:divsChild>
            <w:div w:id="2005351680">
              <w:marLeft w:val="0"/>
              <w:marRight w:val="0"/>
              <w:marTop w:val="0"/>
              <w:marBottom w:val="0"/>
              <w:divBdr>
                <w:top w:val="none" w:sz="0" w:space="0" w:color="auto"/>
                <w:left w:val="none" w:sz="0" w:space="0" w:color="auto"/>
                <w:bottom w:val="none" w:sz="0" w:space="0" w:color="auto"/>
                <w:right w:val="none" w:sz="0" w:space="0" w:color="auto"/>
              </w:divBdr>
              <w:divsChild>
                <w:div w:id="5008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16F029-8E6D-D84D-A1FE-1204C0C4A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6</Pages>
  <Words>10548</Words>
  <Characters>60127</Characters>
  <Application>Microsoft Macintosh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0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pan</dc:creator>
  <cp:keywords/>
  <dc:description/>
  <cp:lastModifiedBy>yang pan</cp:lastModifiedBy>
  <cp:revision>82</cp:revision>
  <cp:lastPrinted>2016-07-13T17:57:00Z</cp:lastPrinted>
  <dcterms:created xsi:type="dcterms:W3CDTF">2016-07-13T18:22:00Z</dcterms:created>
  <dcterms:modified xsi:type="dcterms:W3CDTF">2016-08-16T00:16:00Z</dcterms:modified>
</cp:coreProperties>
</file>